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5AE83602" w:rsidR="007774DD" w:rsidRDefault="007774DD" w:rsidP="007774DD">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p>
    <w:p w14:paraId="105AD81F" w14:textId="43A3B632" w:rsidR="00E67013" w:rsidRPr="003511CA" w:rsidRDefault="007774DD" w:rsidP="007774DD">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674689" w:rsidRPr="003511CA">
        <w:rPr>
          <w:rFonts w:ascii="Times New Roman" w:hAnsi="Times New Roman" w:cs="Times New Roman"/>
        </w:rPr>
        <w:t>support</w:t>
      </w:r>
      <w:r w:rsidR="00A03370" w:rsidRPr="003511CA">
        <w:rPr>
          <w:rFonts w:ascii="Times New Roman" w:hAnsi="Times New Roman" w:cs="Times New Roman"/>
        </w:rPr>
        <w:t>s</w:t>
      </w:r>
      <w:r w:rsidR="00235F87" w:rsidRPr="003511CA">
        <w:rPr>
          <w:rFonts w:ascii="Times New Roman" w:hAnsi="Times New Roman" w:cs="Times New Roman"/>
        </w:rPr>
        <w:t xml:space="preserve"> countless human populations and their economies</w:t>
      </w:r>
      <w:r w:rsidR="00035CB5" w:rsidRPr="003511CA">
        <w:rPr>
          <w:rFonts w:ascii="Times New Roman" w:hAnsi="Times New Roman" w:cs="Times New Roman"/>
        </w:rPr>
        <w:t xml:space="preserve"> </w:t>
      </w:r>
      <w:r w:rsidR="00235F87" w:rsidRPr="003511CA">
        <w:rPr>
          <w:rFonts w:ascii="Times New Roman" w:hAnsi="Times New Roman" w:cs="Times New Roman"/>
        </w:rPr>
        <w:fldChar w:fldCharType="begin"/>
      </w:r>
      <w:r w:rsidR="001B54D9" w:rsidRPr="003511CA">
        <w:rPr>
          <w:rFonts w:ascii="Times New Roman" w:hAnsi="Times New Roman" w:cs="Times New Roman"/>
        </w:rPr>
        <w:instrText xml:space="preserve"> ADDIN ZOTERO_ITEM CSL_CITATION {"citationID":"JSyvDTBY","properties":{"formattedCitation":"(Rau et al., n.d.)","plainCitation":"(Rau et al., n.d.)","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235F87" w:rsidRPr="003511CA">
        <w:rPr>
          <w:rFonts w:ascii="Times New Roman" w:hAnsi="Times New Roman" w:cs="Times New Roman"/>
        </w:rPr>
        <w:t>(Rau et al., n.d.)</w:t>
      </w:r>
      <w:r w:rsidR="00235F87" w:rsidRPr="003511CA">
        <w:rPr>
          <w:rFonts w:ascii="Times New Roman" w:hAnsi="Times New Roman" w:cs="Times New Roman"/>
        </w:rPr>
        <w:fldChar w:fldCharType="end"/>
      </w:r>
      <w:r w:rsidR="00235F87" w:rsidRPr="003511CA">
        <w:rPr>
          <w:rFonts w:ascii="Times New Roman" w:hAnsi="Times New Roman" w:cs="Times New Roman"/>
        </w:rPr>
        <w:t xml:space="preserve">. Of particular concern are the commercial fisheries that have been in decline since the 1940s, </w:t>
      </w:r>
      <w:r w:rsidR="00035CB5" w:rsidRPr="003511CA">
        <w:rPr>
          <w:rFonts w:ascii="Times New Roman" w:hAnsi="Times New Roman" w:cs="Times New Roman"/>
        </w:rPr>
        <w:t>which</w:t>
      </w:r>
      <w:r w:rsidR="00235F87" w:rsidRPr="003511CA">
        <w:rPr>
          <w:rFonts w:ascii="Times New Roman" w:hAnsi="Times New Roman" w:cs="Times New Roman"/>
        </w:rPr>
        <w:t xml:space="preserve"> </w:t>
      </w:r>
      <w:r w:rsidR="00674689" w:rsidRPr="003511CA">
        <w:rPr>
          <w:rFonts w:ascii="Times New Roman" w:hAnsi="Times New Roman" w:cs="Times New Roman"/>
        </w:rPr>
        <w:t>have</w:t>
      </w:r>
      <w:r w:rsidR="00035CB5" w:rsidRPr="003511CA">
        <w:rPr>
          <w:rFonts w:ascii="Times New Roman" w:hAnsi="Times New Roman" w:cs="Times New Roman"/>
        </w:rPr>
        <w:t xml:space="preserve"> </w:t>
      </w:r>
      <w:r w:rsidR="00235F87" w:rsidRPr="003511CA">
        <w:rPr>
          <w:rFonts w:ascii="Times New Roman" w:hAnsi="Times New Roman" w:cs="Times New Roman"/>
        </w:rPr>
        <w:t>be</w:t>
      </w:r>
      <w:r w:rsidR="00035CB5" w:rsidRPr="003511CA">
        <w:rPr>
          <w:rFonts w:ascii="Times New Roman" w:hAnsi="Times New Roman" w:cs="Times New Roman"/>
        </w:rPr>
        <w:t>en</w:t>
      </w:r>
      <w:r w:rsidR="00235F87" w:rsidRPr="003511CA">
        <w:rPr>
          <w:rFonts w:ascii="Times New Roman" w:hAnsi="Times New Roman" w:cs="Times New Roman"/>
        </w:rPr>
        <w:t xml:space="preserve"> attributed to overfishing, invasive species, chemical pollution, and declining nutrient levels </w:t>
      </w:r>
      <w:r w:rsidR="00235F87" w:rsidRPr="003511CA">
        <w:rPr>
          <w:rFonts w:ascii="Times New Roman" w:hAnsi="Times New Roman" w:cs="Times New Roman"/>
        </w:rPr>
        <w:fldChar w:fldCharType="begin"/>
      </w:r>
      <w:r w:rsidR="001B54D9" w:rsidRPr="003511CA">
        <w:rPr>
          <w:rFonts w:ascii="Times New Roman" w:hAnsi="Times New Roman" w:cs="Times New Roman"/>
        </w:rPr>
        <w:instrText xml:space="preserve"> ADDIN ZOTERO_ITEM CSL_CITATION {"citationID":"wMsHLzox","properties":{"formattedCitation":"(Hudson &amp; Ziegler, 2014)","plainCitation":"(Hudson &amp; Ziegler, 2014)","noteIndex":0},"citationItems":[{"id":988,"uris":["http://zotero.org/users/local/243Lnhj0/items/RWTGQ4JS","http://zotero.org/users/15112760/items/RWTGQ4JS"],"itemData":{"id":988,"type":"article-journal","abstract":"The commercial fisheries of the United States and Canadian Great Lakes are in a long period of decline. Detailed statistics kept for well over a century document a fluctuating pattern of harvests of the major commercial species. In the 1940s, sea lamprey began to devastate the fisheries, an effect that has not been fully countered. Overfishing, nonnative species, declining nutrient levels, and chemical pollution have contributed to reduced catches. Court decisions in the United States and Canada during the past thirty years have awarded a sizable share of commercial fishing rights to Native North Americans for their own support and sustenance. The Lake Erie yellow perch and walleye fishery, based mainly in Ontario, is the most successful commercial fishing operation in the region. Despite the many environmental and cultural challenges, the Great Lakes fisheries live on.","container-title":"Geographical Review","DOI":"10.1111/j.1931-0846.2014.12041.x","ISSN":"0016-7428","issue":"4","note":"publisher: Routledge\n_eprint: https://doi.org/10.1111/j.1931-0846.2014.12041.x","page":"391-413","source":"Taylor and Francis+NEJM","title":"Environment, Culture, and The Great Lakes Fisheries*","volume":"104","author":[{"family":"Hudson","given":"John C."},{"family":"Ziegler","given":"Susy S."}],"issued":{"date-parts":[["2014",10,1]]}}}],"schema":"https://github.com/citation-style-language/schema/raw/master/csl-citation.json"} </w:instrText>
      </w:r>
      <w:r w:rsidR="00235F87" w:rsidRPr="003511CA">
        <w:rPr>
          <w:rFonts w:ascii="Times New Roman" w:hAnsi="Times New Roman" w:cs="Times New Roman"/>
        </w:rPr>
        <w:fldChar w:fldCharType="separate"/>
      </w:r>
      <w:r w:rsidR="00235F87" w:rsidRPr="003511CA">
        <w:rPr>
          <w:rFonts w:ascii="Times New Roman" w:hAnsi="Times New Roman" w:cs="Times New Roman"/>
        </w:rPr>
        <w:t>(Hudson &amp; Ziegler, 2014)</w:t>
      </w:r>
      <w:r w:rsidR="00235F87" w:rsidRPr="003511CA">
        <w:rPr>
          <w:rFonts w:ascii="Times New Roman" w:hAnsi="Times New Roman" w:cs="Times New Roman"/>
        </w:rPr>
        <w:fldChar w:fldCharType="end"/>
      </w:r>
      <w:r w:rsidR="00235F87" w:rsidRPr="003511CA">
        <w:rPr>
          <w:rFonts w:ascii="Times New Roman" w:hAnsi="Times New Roman" w:cs="Times New Roman"/>
        </w:rPr>
        <w:t xml:space="preserve">. Much of what we know about </w:t>
      </w:r>
      <w:r w:rsidR="00674689" w:rsidRPr="003511CA">
        <w:rPr>
          <w:rFonts w:ascii="Times New Roman" w:hAnsi="Times New Roman" w:cs="Times New Roman"/>
        </w:rPr>
        <w:t>nutrient</w:t>
      </w:r>
      <w:r w:rsidR="00035CB5" w:rsidRPr="003511CA">
        <w:rPr>
          <w:rFonts w:ascii="Times New Roman" w:hAnsi="Times New Roman" w:cs="Times New Roman"/>
        </w:rPr>
        <w:t xml:space="preserve"> levels and cycling</w:t>
      </w:r>
      <w:r w:rsidR="00235F87" w:rsidRPr="003511CA">
        <w:rPr>
          <w:rFonts w:ascii="Times New Roman" w:hAnsi="Times New Roman" w:cs="Times New Roman"/>
        </w:rPr>
        <w:t xml:space="preserve"> in </w:t>
      </w:r>
      <w:r w:rsidR="00674689" w:rsidRPr="003511CA">
        <w:rPr>
          <w:rFonts w:ascii="Times New Roman" w:hAnsi="Times New Roman" w:cs="Times New Roman"/>
        </w:rPr>
        <w:t>the</w:t>
      </w:r>
      <w:r w:rsidR="00235F87" w:rsidRPr="003511CA">
        <w:rPr>
          <w:rFonts w:ascii="Times New Roman" w:hAnsi="Times New Roman" w:cs="Times New Roman"/>
        </w:rPr>
        <w:t xml:space="preserve"> Great Lakes is limited to spring and summer, with few </w:t>
      </w:r>
      <w:r w:rsidR="00235F87" w:rsidRPr="003511CA">
        <w:rPr>
          <w:rFonts w:ascii="Times New Roman" w:hAnsi="Times New Roman" w:cs="Times New Roman"/>
          <w:i/>
          <w:iCs/>
        </w:rPr>
        <w:t>in situ</w:t>
      </w:r>
      <w:r w:rsidR="00235F87" w:rsidRPr="003511CA">
        <w:rPr>
          <w:rFonts w:ascii="Times New Roman" w:hAnsi="Times New Roman" w:cs="Times New Roman"/>
        </w:rPr>
        <w:t xml:space="preserve"> Great Lakes studies representing winter processes</w:t>
      </w:r>
      <w:r w:rsidR="004B75D6" w:rsidRPr="003511CA">
        <w:rPr>
          <w:rFonts w:ascii="Times New Roman" w:hAnsi="Times New Roman" w:cs="Times New Roman"/>
        </w:rPr>
        <w:t xml:space="preserve"> </w:t>
      </w:r>
      <w:r w:rsidR="004B75D6" w:rsidRPr="003511CA">
        <w:rPr>
          <w:rFonts w:ascii="Times New Roman" w:hAnsi="Times New Roman" w:cs="Times New Roman"/>
        </w:rPr>
        <w:fldChar w:fldCharType="begin"/>
      </w:r>
      <w:r w:rsidR="001B54D9" w:rsidRPr="003511CA">
        <w:rPr>
          <w:rFonts w:ascii="Times New Roman" w:hAnsi="Times New Roman" w:cs="Times New Roman"/>
        </w:rPr>
        <w:instrText xml:space="preserve"> ADDIN ZOTERO_ITEM CSL_CITATION {"citationID":"BMDPqTmI","properties":{"formattedCitation":"(Pu et al., 2025)","plainCitation":"(Pu et al., 2025)","noteIndex":0},"citationItems":[{"id":978,"uris":["http://zotero.org/users/local/243Lnhj0/items/RRZBGWVY","http://zotero.org/users/15112760/items/RRZBGWVY"],"itemData":{"id":978,"type":"article-journal","abstract":"Interest in winter limnology is growing rapidly, but progress is hindered by a shortage of standardized multivariate datasets on winter conditions. Addressing the winter data gap will enhance our understanding of winter ecosystem function and of lake response to environmental change. Here, we describe a dataset generated by a multi-institutional winter sampling campaign across all five Laurentian Great Lakes and some of their connecting waters (the Great Lakes Winter Grab). The objective of Winter Grab was to characterize mid-winter limnological conditions in the Great Lakes using standard sample collection and analysis methods. Nineteen research groups sampled 49 locations varying widely in depth and trophic status, collecting a range of limnological data. This dataset includes physical, chemical, and biological measurements. These data can be used to examine diverse aspects of Great Lakes ecosystems or integrated with winter observations from other lakes to improve understanding of winter limnology across different aquatic systems.","container-title":"Limnology and Oceanography Letters","DOI":"10.1002/lol2.10447","ISSN":"2378-2242","issue":"1","language":"en","license":"© 2024 The Author(s). Limnology and Oceanography Letters published by Wiley Periodicals LLC on behalf of Association for the Sciences of Limnology and Oceanography.","note":"_eprint: https://aslopubs.onlinelibrary.wiley.com/doi/pdf/10.1002/lol2.10447","page":"37-61","source":"Wiley Online Library","title":"The Great Lakes Winter Grab: Limnological data from a multi-institutional winter sampling campaign on the Laurentian Great Lakes","title-short":"The Great Lakes Winter Grab","volume":"10","author":[{"family":"Pu","given":"Ge"},{"family":"Shchapov","given":"Kirill"},{"family":"Pearce","given":"Nolan J. T."},{"family":"Bowen","given":"Kelly"},{"family":"Bramburger","given":"Andrew"},{"family":"Camilleri","given":"Andrew"},{"family":"Carrick","given":"Hunter"},{"family":"Chaffin","given":"Justin D."},{"family":"Cody","given":"William"},{"family":"Coleman","given":"Maureen L."},{"family":"Currie","given":"Warren J. S."},{"family":"Depew","given":"David C."},{"family":"Doubek","given":"Jonathan P."},{"family":"Eveleth","given":"Rachel"},{"family":"Fitzpatrick","given":"Mark"},{"family":"Glyshaw","given":"Paul W."},{"family":"Godwin","given":"Casey M."},{"family":"McKay","given":"R. Michael"},{"family":"Munawar","given":"Mohiuddin"},{"family":"Niblock","given":"Heather"},{"family":"Quintanilla","given":"Maci"},{"family":"Rennie","given":"Michael"},{"family":"Sand","given":"Matthew W."},{"family":"Schraitle","given":"Kimberly J."},{"family":"Twiss","given":"Michael R."},{"family":"Uzarski","given":"Donald G."},{"family":"Vanderploeg","given":"Henry A."},{"family":"Vick-Majors","given":"Trista J."},{"family":"Westrick","given":"Judy A."},{"family":"Wheelock","given":"Bridget A."},{"family":"Xenopoulos","given":"Marguerite A."},{"family":"Zastepa","given":"Arthur"},{"family":"Ozersky","given":"Ted"}],"issued":{"date-parts":[["2025"]]}}}],"schema":"https://github.com/citation-style-language/schema/raw/master/csl-citation.json"} </w:instrText>
      </w:r>
      <w:r w:rsidR="004B75D6" w:rsidRPr="003511CA">
        <w:rPr>
          <w:rFonts w:ascii="Times New Roman" w:hAnsi="Times New Roman" w:cs="Times New Roman"/>
        </w:rPr>
        <w:fldChar w:fldCharType="separate"/>
      </w:r>
      <w:r w:rsidR="004B75D6" w:rsidRPr="003511CA">
        <w:rPr>
          <w:rFonts w:ascii="Times New Roman" w:hAnsi="Times New Roman" w:cs="Times New Roman"/>
        </w:rPr>
        <w:t>(Pu et al., 2025)</w:t>
      </w:r>
      <w:r w:rsidR="004B75D6" w:rsidRPr="003511CA">
        <w:rPr>
          <w:rFonts w:ascii="Times New Roman" w:hAnsi="Times New Roman" w:cs="Times New Roman"/>
        </w:rPr>
        <w:fldChar w:fldCharType="end"/>
      </w:r>
      <w:r w:rsidR="00235F87" w:rsidRPr="003511CA">
        <w:rPr>
          <w:rFonts w:ascii="Times New Roman" w:hAnsi="Times New Roman" w:cs="Times New Roman"/>
        </w:rPr>
        <w:t xml:space="preserve">. </w:t>
      </w:r>
      <w:r w:rsidR="00035CB5" w:rsidRPr="003511CA">
        <w:rPr>
          <w:rFonts w:ascii="Times New Roman" w:hAnsi="Times New Roman" w:cs="Times New Roman"/>
        </w:rPr>
        <w:t xml:space="preserve">Recent work has brought to light the vital role that winter ecological and biogeochemical processes play in </w:t>
      </w:r>
      <w:r w:rsidR="00674689" w:rsidRPr="003511CA">
        <w:rPr>
          <w:rFonts w:ascii="Times New Roman" w:hAnsi="Times New Roman" w:cs="Times New Roman"/>
        </w:rPr>
        <w:t>year-round</w:t>
      </w:r>
      <w:r w:rsidR="00035CB5" w:rsidRPr="003511CA">
        <w:rPr>
          <w:rFonts w:ascii="Times New Roman" w:hAnsi="Times New Roman" w:cs="Times New Roman"/>
        </w:rPr>
        <w:t xml:space="preserve"> conditions, with impacts that are felt in the subsequent spring and summer </w:t>
      </w:r>
      <w:r w:rsidR="00035CB5" w:rsidRPr="003511CA">
        <w:rPr>
          <w:rFonts w:ascii="Times New Roman" w:hAnsi="Times New Roman" w:cs="Times New Roman"/>
        </w:rPr>
        <w:fldChar w:fldCharType="begin"/>
      </w:r>
      <w:r w:rsidR="001B54D9" w:rsidRPr="003511CA">
        <w:rPr>
          <w:rFonts w:ascii="Times New Roman" w:hAnsi="Times New Roman" w:cs="Times New Roman"/>
        </w:rPr>
        <w:instrText xml:space="preserve"> ADDIN ZOTERO_ITEM CSL_CITATION {"citationID":"uwvm7PXR","properties":{"formattedCitation":"(Hampton et al., 2017; \\uc0\\u214{}zkundakci et al., 2016; Sommer et al., 2012; Wen et al., 2020)","plainCitation":"(Hampton et al., 2017; Özkundakci et al., 2016; Sommer et al., 2012; Wen et al., 2020)","noteIndex":0},"citationItems":[{"id":984,"uris":["http://zotero.org/users/local/243Lnhj0/items/C2GNQ8S9","http://zotero.org/users/15112760/items/C2GNQ8S9"],"itemData":{"id":984,"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label":"page"},{"id":979,"uris":["http://zotero.org/users/local/243Lnhj0/items/VYEPSZ9I","http://zotero.org/users/15112760/items/VYEPSZ9I"],"itemData":{"id":979,"type":"article-journal","abstract":"How climate change will affect the community dynamics and functionality of lake ecosystems during winter is still little understood. This is also true for phytoplankton in seasonally ice-covered temperate lakes which are particularly vulnerable to the presence or absence of ice. We examined changes in pelagic phytoplankton winter community structure in a north temperate lake (Müggelsee, Germany), covering 18 winters between 1995 and 2013. We tested how phytoplankton taxa composition varied along a winter-severity gradient and to what extent winter severity shaped the functional trait composition of overwintering phytoplankton communities using multivariate statistical analyses and a functional trait-based approach. We hypothesized that overwintering phytoplankton communities are dominated by taxa with trait combinations corresponding to the prevailing winter water column conditions, using ice thickness measurements as a winter-severity indicator. Winter severity had little effect on univariate diversity indicators (taxon richness and evenness), but a strong relationship was found between the phytoplankton community structure and winter severity when taxon trait identity was taken into account. Species responses to winter severity were mediated by the key functional traits: motility, nutritional mode, and the ability to form resting stages. Accordingly, one or the other of two functional groups dominated the phytoplankton biomass during mild winters (i.e., thin or no ice cover; phototrophic taxa) or severe winters (i.e., thick ice cover; exclusively motile taxa). Based on predicted milder winters for temperate regions and a reduction in ice-cover durations, phytoplankton communities during winter can be expected to comprise taxa that have a relative advantage when the water column is well mixed (i.e., need not be motile) and light is less limiting (i.e., need not be mixotrophic). A potential implication of this result is that winter severity promotes different communities at the vernal equinox, which may have different nutritional quality for the next trophic level and ecosystem-scale effects.","container-title":"Global Change Biology","DOI":"10.1111/gcb.13085","ISSN":"1365-2486","issue":"1","language":"en","license":"© 2015 John Wiley &amp; Sons Ltd","note":"_eprint: https://onlinelibrary.wiley.com/doi/pdf/10.1111/gcb.13085","page":"284-298","source":"Wiley Online Library","title":"Winter severity determines functional trait composition of phytoplankton in seasonally ice-covered lakes","volume":"22","author":[{"family":"Özkundakci","given":"Deniz"},{"family":"Gsell","given":"Alena S."},{"family":"Hintze","given":"Thomas"},{"family":"Täuscher","given":"Helgard"},{"family":"Adrian","given":"Rita"}],"issued":{"date-parts":[["2016"]]}},"label":"page"},{"id":983,"uris":["http://zotero.org/users/local/243Lnhj0/items/QENHRSEC","http://zotero.org/users/15112760/items/QENHRSEC"],"itemData":{"id":983,"type":"article-journal","abstract":"The seasonal succession of plankton is an annually repeated process of community assembly during which all major external factors and internal interactions shaping communities can be studied. A quarter of a century ago, the state of this understanding was described by the verbal plankton ecology group (PEG) model. It emphasized the role of physical factors, grazing and nutrient limitation for phytoplankton, and the role of food limitation and fish predation for zooplankton. Although originally targeted at lake ecosystems, it was also adopted by marine plankton ecologists. Since then, a suite of ecological interactions previously underestimated in importance have become research foci: overwintering of key organisms, the microbial food web, parasitism, and food quality as a limiting factor and an extended role of higher order predators. A review of the impact of these novel interactions on plankton seasonal succession reveals limited effects on gross seasonal biomass patterns, but strong effects on species replacements.","container-title":"Annual Review of Ecology, Evolution, and Systematics","DOI":"10.1146/annurev-ecolsys-110411-160251","ISSN":"1543-592X, 1545-2069","issue":"Volume 43, 2012","language":"en","note":"publisher: Annual Reviews","page":"429-448","source":"www.annualreviews.org","title":"Beyond the Plankton Ecology Group (PEG) Model: Mechanisms Driving Plankton Succession","title-short":"Beyond the Plankton Ecology Group (PEG) Model","volume":"43","author":[{"family":"Sommer","given":"Ulrich"},{"family":"Adrian","given":"Rita"},{"family":"Domis","given":"Lisette De Senerpont"},{"family":"Elser","given":"James J."},{"family":"Gaedke","given":"Ursula"},{"family":"Ibelings","given":"Bas"},{"family":"Jeppesen","given":"Erik"},{"family":"Lürling","given":"Miquel"},{"family":"Molinero","given":"Juan Carlos"},{"family":"Mooij","given":"Wolf M."},{"family":"Donk","given":"Ellen","dropping-particle":"van"},{"family":"Winder","given":"Monika"}],"issued":{"date-parts":[["2012",12,1]]}},"label":"page"},{"id":980,"uris":["http://zotero.org/users/local/243Lnhj0/items/L3U427G8","http://zotero.org/users/15112760/items/L3U427G8"],"itemData":{"id":980,"type":"article-journal","abstract":"Lake ice is an essential and integral part of the cryosphere and freshwater systems. The formation of lake ice affects the physical, hydrological, and biological conditions of ecological systems. Global warming may contribute to even shorter periods of ice cover in the lakes of the Frigid Zone, which adversely affects the growth of phytoplankton and primary productivity. This study was conducted for the purpose of evaluating the growth of phytoplankton and factors involved, in 28 ice-covered lakes across the Songnen Plain, in the Northeast of China, to understand how they take part in the whole-ecosystem functioning. A total of 1026 water samples were collected in April, September, and January during the period 2014–2018. In the frozen period, the concentration levels of dissolved organic carbon (DOC), total nitrogen (TN), and total phosphorus (TP) were all comparable with the spring and autumn. Despite the limited light availability and low temperature, the phytoplankton survived in sub-ice waters during winter with a low concentration of chlorophyll a (Chla). Its average concentration was positively correlated with the concentration observed in the previous autumn (rp = 0.563, p &lt; 0.01). According to the regression tree analysis, during the winter period, Chla was mainly related to the concentration of TN in sub-ice water (TNwater) and with the difference of concentration of TP between water and ice (TPcd). Furthermore, either in ice or in sub-ice water, the concentration of Chla was also significantly affected by total suspended matter (TSM) (p &lt; 0.05). The levels of TNwater, TPcd, and TSM could explain the 77.8% of the variance in the concentration of Chla during winter with contributions in the ranges of 25.5%–35.0%, 9.2%–11.3%, and 21.5%–34.0%, respectively (p &lt; 0.05). This research substantially contributes to comprehending how the existing conditions under-ice affect the whole ecosystem when the ice cover is reduced lakes or rivers.","container-title":"Journal of Environmental Management","DOI":"10.1016/j.jenvman.2020.111338","ISSN":"0301-4797","journalAbbreviation":"Journal of Environmental Management","page":"111338","source":"ScienceDirect","title":"Variability of chlorophyll and the influence factors during winter in seasonally ice-covered lakes","volume":"276","author":[{"family":"Wen","given":"Zhidan"},{"family":"Song","given":"Kaishan"},{"family":"Shang","given":"Yingxin"},{"family":"Lyu","given":"Lili"},{"family":"Yang","given":"Qian"},{"family":"Fang","given":"Chong"},{"family":"Du","given":"Jia"},{"family":"Li","given":"Sijia"},{"family":"Liu","given":"Ge"},{"family":"Zhang","given":"Baohua"},{"family":"Cheng","given":"Shuai"}],"issued":{"date-parts":[["2020",12,15]]}},"label":"page"}],"schema":"https://github.com/citation-style-language/schema/raw/master/csl-citation.json"} </w:instrText>
      </w:r>
      <w:r w:rsidR="00035CB5" w:rsidRPr="003511CA">
        <w:rPr>
          <w:rFonts w:ascii="Times New Roman" w:hAnsi="Times New Roman" w:cs="Times New Roman"/>
        </w:rPr>
        <w:fldChar w:fldCharType="separate"/>
      </w:r>
      <w:r w:rsidR="00745C3B" w:rsidRPr="003511CA">
        <w:rPr>
          <w:rFonts w:ascii="Times New Roman" w:hAnsi="Times New Roman" w:cs="Times New Roman"/>
          <w:kern w:val="0"/>
        </w:rPr>
        <w:t>(Hampton et al., 2017; Özkundakci et al., 2016; Sommer et al., 2012; Wen et al., 2020)</w:t>
      </w:r>
      <w:r w:rsidR="00035CB5" w:rsidRPr="003511CA">
        <w:rPr>
          <w:rFonts w:ascii="Times New Roman" w:hAnsi="Times New Roman" w:cs="Times New Roman"/>
        </w:rPr>
        <w:fldChar w:fldCharType="end"/>
      </w:r>
      <w:r w:rsidR="00745C3B" w:rsidRPr="003511CA">
        <w:rPr>
          <w:rFonts w:ascii="Times New Roman" w:hAnsi="Times New Roman" w:cs="Times New Roman"/>
        </w:rPr>
        <w:t>.</w:t>
      </w:r>
      <w:r w:rsidR="008340F5" w:rsidRPr="003511CA">
        <w:rPr>
          <w:rFonts w:ascii="Times New Roman" w:hAnsi="Times New Roman" w:cs="Times New Roman"/>
        </w:rPr>
        <w:t xml:space="preserve"> </w:t>
      </w:r>
      <w:r w:rsidR="00683FFD" w:rsidRPr="003511CA">
        <w:rPr>
          <w:rFonts w:ascii="Times New Roman" w:hAnsi="Times New Roman" w:cs="Times New Roman"/>
        </w:rPr>
        <w:t>Changing winter conditions can upset normal lake processes</w:t>
      </w:r>
      <w:r w:rsidR="00BB792E" w:rsidRPr="003511CA">
        <w:rPr>
          <w:rFonts w:ascii="Times New Roman" w:hAnsi="Times New Roman" w:cs="Times New Roman"/>
        </w:rPr>
        <w:t xml:space="preserve"> and can have cascading effects on ecological and biogeochemical processe</w:t>
      </w:r>
      <w:r w:rsidR="00C953A3" w:rsidRPr="003511CA">
        <w:rPr>
          <w:rFonts w:ascii="Times New Roman" w:hAnsi="Times New Roman" w:cs="Times New Roman"/>
        </w:rPr>
        <w:t>s that can</w:t>
      </w:r>
      <w:r w:rsidR="00674689" w:rsidRPr="003511CA">
        <w:rPr>
          <w:rFonts w:ascii="Times New Roman" w:hAnsi="Times New Roman" w:cs="Times New Roman"/>
        </w:rPr>
        <w:t>,</w:t>
      </w:r>
      <w:r w:rsidR="00C953A3" w:rsidRPr="003511CA">
        <w:rPr>
          <w:rFonts w:ascii="Times New Roman" w:hAnsi="Times New Roman" w:cs="Times New Roman"/>
        </w:rPr>
        <w:t xml:space="preserve"> in turn</w:t>
      </w:r>
      <w:r w:rsidR="00674689" w:rsidRPr="003511CA">
        <w:rPr>
          <w:rFonts w:ascii="Times New Roman" w:hAnsi="Times New Roman" w:cs="Times New Roman"/>
        </w:rPr>
        <w:t>,</w:t>
      </w:r>
      <w:r w:rsidR="00C953A3" w:rsidRPr="003511CA">
        <w:rPr>
          <w:rFonts w:ascii="Times New Roman" w:hAnsi="Times New Roman" w:cs="Times New Roman"/>
        </w:rPr>
        <w:t xml:space="preserve"> threaten the Great Lakes’ </w:t>
      </w:r>
      <w:r w:rsidR="00B148F5" w:rsidRPr="003511CA">
        <w:rPr>
          <w:rFonts w:ascii="Times New Roman" w:hAnsi="Times New Roman" w:cs="Times New Roman"/>
        </w:rPr>
        <w:t xml:space="preserve">water quality and health of biological communities </w:t>
      </w:r>
      <w:r w:rsidR="00B148F5" w:rsidRPr="003511CA">
        <w:rPr>
          <w:rFonts w:ascii="Times New Roman" w:hAnsi="Times New Roman" w:cs="Times New Roman"/>
        </w:rPr>
        <w:fldChar w:fldCharType="begin"/>
      </w:r>
      <w:r w:rsidR="001B54D9" w:rsidRPr="003511CA">
        <w:rPr>
          <w:rFonts w:ascii="Times New Roman" w:hAnsi="Times New Roman" w:cs="Times New Roman"/>
        </w:rPr>
        <w:instrText xml:space="preserve"> ADDIN ZOTERO_ITEM CSL_CITATION {"citationID":"vXGnYCyX","properties":{"formattedCitation":"(Hampton et al., 2017)","plainCitation":"(Hampton et al., 2017)","noteIndex":0},"citationItems":[{"id":984,"uris":["http://zotero.org/users/local/243Lnhj0/items/C2GNQ8S9","http://zotero.org/users/15112760/items/C2GNQ8S9"],"itemData":{"id":984,"type":"article-journal","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container-title":"Ecology Letters","DOI":"10.1111/ele.12699","ISSN":"1461-0248","issue":"1","language":"en","license":"© 2016 The Authors. Ecology Letters published by CNRS and John Wiley &amp; Sons Ltd.","note":"_eprint: https://onlinelibrary.wiley.com/doi/pdf/10.1111/ele.12699","page":"98-111","source":"Wiley Online Library","title":"Ecology under lake ice","volume":"20","author":[{"family":"Hampton","given":"Stephanie E."},{"family":"Galloway","given":"Aaron W. E."},{"family":"Powers","given":"Stephen M."},{"family":"Ozersky","given":"Ted"},{"family":"Woo","given":"Kara H."},{"family":"Batt","given":"Ryan D."},{"family":"Labou","given":"Stephanie G."},{"family":"O'Reilly","given":"Catherine M."},{"family":"Sharma","given":"Sapna"},{"family":"Lottig","given":"Noah R."},{"family":"Stanley","given":"Emily H."},{"family":"North","given":"Rebecca L."},{"family":"Stockwell","given":"Jason D."},{"family":"Adrian","given":"Rita"},{"family":"Weyhenmeyer","given":"Gesa A."},{"family":"Arvola","given":"Lauri"},{"family":"Baulch","given":"Helen M."},{"family":"Bertani","given":"Isabella"},{"family":"Bowman Jr.","given":"Larry L."},{"family":"Carey","given":"Cayelan C."},{"family":"Catalan","given":"Jordi"},{"family":"Colom-Montero","given":"William"},{"family":"Domine","given":"Leah M."},{"family":"Felip","given":"Marisol"},{"family":"Granados","given":"Ignacio"},{"family":"Gries","given":"Corinna"},{"family":"Grossart","given":"Hans-Peter"},{"family":"Haberman","given":"Juta"},{"family":"Haldna","given":"Marina"},{"family":"Hayden","given":"Brian"},{"family":"Higgins","given":"Scott N."},{"family":"Jolley","given":"Jeff C."},{"family":"Kahilainen","given":"Kimmo K."},{"family":"Kaup","given":"Enn"},{"family":"Kehoe","given":"Michael J."},{"family":"MacIntyre","given":"Sally"},{"family":"Mackay","given":"Anson W."},{"family":"Mariash","given":"Heather L."},{"family":"McKay","given":"Robert M."},{"family":"Nixdorf","given":"Brigitte"},{"family":"Nõges","given":"Peeter"},{"family":"Nõges","given":"Tiina"},{"family":"Palmer","given":"Michelle"},{"family":"Pierson","given":"Don C."},{"family":"Post","given":"David M."},{"family":"Pruett","given":"Matthew J."},{"family":"Rautio","given":"Milla"},{"family":"Read","given":"Jordan S."},{"family":"Roberts","given":"Sarah L."},{"family":"Rücker","given":"Jacqueline"},{"family":"Sadro","given":"Steven"},{"family":"Silow","given":"Eugene A."},{"family":"Smith","given":"Derek E."},{"family":"Sterner","given":"Robert W."},{"family":"Swann","given":"George E. A."},{"family":"Timofeyev","given":"Maxim A."},{"family":"Toro","given":"Manuel"},{"family":"Twiss","given":"Michael R."},{"family":"Vogt","given":"Richard J."},{"family":"Watson","given":"Susan B."},{"family":"Whiteford","given":"Erika J."},{"family":"Xenopoulos","given":"Marguerite A."}],"issued":{"date-parts":[["2017"]]}}}],"schema":"https://github.com/citation-style-language/schema/raw/master/csl-citation.json"} </w:instrText>
      </w:r>
      <w:r w:rsidR="00B148F5" w:rsidRPr="003511CA">
        <w:rPr>
          <w:rFonts w:ascii="Times New Roman" w:hAnsi="Times New Roman" w:cs="Times New Roman"/>
        </w:rPr>
        <w:fldChar w:fldCharType="separate"/>
      </w:r>
      <w:r w:rsidR="00B148F5" w:rsidRPr="003511CA">
        <w:rPr>
          <w:rFonts w:ascii="Times New Roman" w:hAnsi="Times New Roman" w:cs="Times New Roman"/>
        </w:rPr>
        <w:t>(Hampton et al., 2017)</w:t>
      </w:r>
      <w:r w:rsidR="00B148F5" w:rsidRPr="003511CA">
        <w:rPr>
          <w:rFonts w:ascii="Times New Roman" w:hAnsi="Times New Roman" w:cs="Times New Roman"/>
        </w:rPr>
        <w:fldChar w:fldCharType="end"/>
      </w:r>
      <w:r w:rsidR="00B148F5" w:rsidRPr="003511CA">
        <w:rPr>
          <w:rFonts w:ascii="Times New Roman" w:hAnsi="Times New Roman" w:cs="Times New Roman"/>
        </w:rPr>
        <w:t xml:space="preserve">. </w:t>
      </w:r>
      <w:r w:rsidR="0000289A">
        <w:rPr>
          <w:rFonts w:ascii="Times New Roman" w:hAnsi="Times New Roman" w:cs="Times New Roman"/>
        </w:rPr>
        <w:t>It is important to understand how microbial communities will react to different environmental conditions because microbes exist at the base of many food webs and are responsible for recycling nutrients and organic matter in aquatic systems (need a citation). It is because of their trophic position and integral part of biogeochemical cycling, potential changes to those communities can be felt throughout the ecosystems they reside in (need another citation here).</w:t>
      </w:r>
      <w:r w:rsidR="0000289A" w:rsidRPr="003511CA">
        <w:rPr>
          <w:rFonts w:ascii="Times New Roman" w:hAnsi="Times New Roman" w:cs="Times New Roman"/>
        </w:rPr>
        <w:t xml:space="preserve"> Microbial communities can fluctuate in their assemblages </w:t>
      </w:r>
      <w:r w:rsidR="0000289A" w:rsidRPr="003511CA">
        <w:rPr>
          <w:rFonts w:ascii="Times New Roman" w:hAnsi="Times New Roman" w:cs="Times New Roman"/>
        </w:rPr>
        <w:fldChar w:fldCharType="begin"/>
      </w:r>
      <w:r w:rsidR="0000289A" w:rsidRPr="003511CA">
        <w:rPr>
          <w:rFonts w:ascii="Times New Roman" w:hAnsi="Times New Roman" w:cs="Times New Roman"/>
        </w:rPr>
        <w:instrText xml:space="preserve"> ADDIN ZOTERO_ITEM CSL_CITATION {"citationID":"MUNsGrS7","properties":{"formattedCitation":"(Adams et al., 2014; Michoud et al., 2025)","plainCitation":"(Adams et al., 2014; Michoud et al., 2025)","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00289A" w:rsidRPr="003511CA">
        <w:rPr>
          <w:rFonts w:ascii="Times New Roman" w:hAnsi="Times New Roman" w:cs="Times New Roman"/>
        </w:rPr>
        <w:t>(Adams et al., 2014; Michoud et al., 2025)</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their metabolism </w:t>
      </w:r>
      <w:r w:rsidR="0000289A" w:rsidRPr="003511CA">
        <w:rPr>
          <w:rFonts w:ascii="Times New Roman" w:hAnsi="Times New Roman" w:cs="Times New Roman"/>
        </w:rPr>
        <w:fldChar w:fldCharType="begin"/>
      </w:r>
      <w:r w:rsidR="0000289A" w:rsidRPr="003511CA">
        <w:rPr>
          <w:rFonts w:ascii="Times New Roman" w:hAnsi="Times New Roman" w:cs="Times New Roman"/>
        </w:rPr>
        <w:instrText xml:space="preserve"> ADDIN ZOTERO_ITEM CSL_CITATION {"citationID":"itD9ir3G","properties":{"formattedCitation":"({\\i{}Global Emergent Responses of Stream Microbial Metabolism to Glacier Shrinkage | Nature Geoscience}, n.d.)","plainCitation":"(Global Emergent Responses of Stream Microbial Metabolism to Glacier Shrinkage | Nature Geoscience, n.d.)","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00289A" w:rsidRPr="003511CA">
        <w:rPr>
          <w:rFonts w:ascii="Times New Roman" w:hAnsi="Times New Roman" w:cs="Times New Roman"/>
          <w:kern w:val="0"/>
        </w:rPr>
        <w:t>(</w:t>
      </w:r>
      <w:r w:rsidR="0000289A" w:rsidRPr="003511CA">
        <w:rPr>
          <w:rFonts w:ascii="Times New Roman" w:hAnsi="Times New Roman" w:cs="Times New Roman"/>
          <w:i/>
          <w:iCs/>
          <w:kern w:val="0"/>
        </w:rPr>
        <w:t>Global Emergent Responses of Stream Microbial Metabolism to Glacier Shrinkage | Nature Geoscience</w:t>
      </w:r>
      <w:r w:rsidR="0000289A" w:rsidRPr="003511CA">
        <w:rPr>
          <w:rFonts w:ascii="Times New Roman" w:hAnsi="Times New Roman" w:cs="Times New Roman"/>
          <w:kern w:val="0"/>
        </w:rPr>
        <w:t>, n.d.)</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00289A" w:rsidRPr="003511CA">
        <w:rPr>
          <w:rFonts w:ascii="Times New Roman" w:hAnsi="Times New Roman" w:cs="Times New Roman"/>
        </w:rPr>
        <w:instrText xml:space="preserve"> ADDIN ZOTERO_ITEM CSL_CITATION {"citationID":"VUhhn3Xj","properties":{"formattedCitation":"(Mor\\uc0\\u225{}n et al., 2015)","plainCitation":"(Morán et al., 2015)","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00289A" w:rsidRPr="003511CA">
        <w:rPr>
          <w:rFonts w:ascii="Times New Roman" w:hAnsi="Times New Roman" w:cs="Times New Roman"/>
          <w:kern w:val="0"/>
        </w:rPr>
        <w:t>(Morán et al., 2015)</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00289A" w:rsidRPr="003511CA">
        <w:rPr>
          <w:rFonts w:ascii="Times New Roman" w:hAnsi="Times New Roman" w:cs="Times New Roman"/>
        </w:rPr>
        <w:instrText xml:space="preserve"> ADDIN ZOTERO_ITEM CSL_CITATION {"citationID":"nj7Eu6qL","properties":{"formattedCitation":"(Cotner et al., 2010; Godwin &amp; Cotner, 2015)","plainCitation":"(Cotner et al., 2010; Godwin &amp; Cotner, 2015)","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00289A" w:rsidRPr="003511CA">
        <w:rPr>
          <w:rFonts w:ascii="Times New Roman" w:hAnsi="Times New Roman" w:cs="Times New Roman"/>
        </w:rPr>
        <w:t>(Cotner et al., 2010; Godwin &amp; Cotner, 2015)</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s responses to environmental variables such as temperature, dissolved organic matter (DOM), and nutrient availability. </w:t>
      </w:r>
      <w:r w:rsidR="0000289A">
        <w:rPr>
          <w:rFonts w:ascii="Times New Roman" w:hAnsi="Times New Roman" w:cs="Times New Roman"/>
        </w:rPr>
        <w:t>Globally, DOM inputs into northern lakes have increased, and the consequences are relatively unknown</w:t>
      </w:r>
      <w:r w:rsidR="0000289A">
        <w:rPr>
          <w:rFonts w:ascii="Times New Roman" w:hAnsi="Times New Roman" w:cs="Times New Roman"/>
        </w:rPr>
        <w:fldChar w:fldCharType="begin"/>
      </w:r>
      <w:r w:rsidR="0000289A">
        <w:rPr>
          <w:rFonts w:ascii="Times New Roman" w:hAnsi="Times New Roman" w:cs="Times New Roman"/>
        </w:rPr>
        <w:instrText xml:space="preserve"> ADDIN ZOTERO_ITEM CSL_CITATION {"citationID":"RKAihGgD","properties":{"formattedCitation":"({\\i{}Global Change Biology - 2018 - Creed - Global Change\\uc0\\u8208{}driven Effects on Dissolved Organic Matter Composition Implications (1).Pdf}, n.d.)","plainCitation":"(Global Change Biology - 2018 - Creed - Global Change‐driven Effects on Dissolved Organic Matter Composition Implications (1).Pdf, n.d.)","noteIndex":0},"citationItems":[{"id":977,"uris":["http://zotero.org/users/15112760/items/DKGKT7QI"],"itemData":{"id":977,"type":"webpage","container-title":"Google Docs","title":"Global Change Biology - 2018 - Creed - Global change‐driven effects on dissolved organic matter composition Implications (1).pdf","URL":"https://drive.google.com/file/d/1KbxTHAGoV_vm-eiIJz7KaVglZzLbarnI/view?usp=sharing&amp;usp=embed_facebook","accessed":{"date-parts":[["2025",7,11]]}}}],"schema":"https://github.com/citation-style-language/schema/raw/master/csl-citation.json"} </w:instrText>
      </w:r>
      <w:r w:rsidR="0000289A">
        <w:rPr>
          <w:rFonts w:ascii="Times New Roman" w:hAnsi="Times New Roman" w:cs="Times New Roman"/>
        </w:rPr>
        <w:fldChar w:fldCharType="separate"/>
      </w:r>
      <w:r w:rsidR="0000289A" w:rsidRPr="0085059D">
        <w:rPr>
          <w:rFonts w:ascii="Times New Roman" w:hAnsi="Times New Roman" w:cs="Times New Roman"/>
          <w:kern w:val="0"/>
        </w:rPr>
        <w:t>(</w:t>
      </w:r>
      <w:r w:rsidR="0000289A" w:rsidRPr="0085059D">
        <w:rPr>
          <w:rFonts w:ascii="Times New Roman" w:hAnsi="Times New Roman" w:cs="Times New Roman"/>
          <w:i/>
          <w:iCs/>
          <w:kern w:val="0"/>
        </w:rPr>
        <w:t>Global Change Biology - 2018 - Creed - Global Change‐driven Effects on Dissolved Organic Matter Composition Implications (1).Pdf</w:t>
      </w:r>
      <w:r w:rsidR="0000289A" w:rsidRPr="0085059D">
        <w:rPr>
          <w:rFonts w:ascii="Times New Roman" w:hAnsi="Times New Roman" w:cs="Times New Roman"/>
          <w:kern w:val="0"/>
        </w:rPr>
        <w:t>, n.d.)</w:t>
      </w:r>
      <w:r w:rsidR="0000289A">
        <w:rPr>
          <w:rFonts w:ascii="Times New Roman" w:hAnsi="Times New Roman" w:cs="Times New Roman"/>
        </w:rPr>
        <w:fldChar w:fldCharType="end"/>
      </w:r>
      <w:r w:rsidR="0000289A">
        <w:rPr>
          <w:rFonts w:ascii="Times New Roman" w:hAnsi="Times New Roman" w:cs="Times New Roman"/>
        </w:rPr>
        <w:t xml:space="preserve">. The current evidence shows that increased DOM inputs are expected to change the availability of macronutrients (C, N, P) and several micronutrients (Fe, Mn, etc.) </w:t>
      </w:r>
      <w:r w:rsidR="0000289A">
        <w:rPr>
          <w:rFonts w:ascii="Times New Roman" w:hAnsi="Times New Roman" w:cs="Times New Roman"/>
        </w:rPr>
        <w:fldChar w:fldCharType="begin"/>
      </w:r>
      <w:r w:rsidR="0000289A">
        <w:rPr>
          <w:rFonts w:ascii="Times New Roman" w:hAnsi="Times New Roman" w:cs="Times New Roman"/>
        </w:rPr>
        <w:instrText xml:space="preserve"> ADDIN ZOTERO_ITEM CSL_CITATION {"citationID":"HahlzZuf","properties":{"formattedCitation":"({\\i{}A Test of the Subsidy\\uc0\\u8211{}Stability Hypothesis: The Effects of Terrestrial Carbon in Aquatic Ecosystems - Jones - 2015 - Ecology - Wiley Online Library}, n.d.)","plainCitation":"(A Test of the Subsidy–Stability Hypothesis: The Effects of Terrestrial Carbon in Aquatic Ecosystems - Jones - 2015 - Ecology - Wiley Online Library, n.d.)","noteIndex":0},"citationItems":[{"id":1190,"uris":["http://zotero.org/users/15112760/items/BUWY8VKH"],"itemData":{"id":1190,"type":"webpage","title":"A test of the subsidy–stability hypothesis: the effects of terrestrial carbon in aquatic ecosystems - Jones - 2015 - Ecology - Wiley Online Library","URL":"https://esajournals.onlinelibrary.wiley.com/doi/10.1890/14-1783.1","accessed":{"date-parts":[["2025",7,14]]}}}],"schema":"https://github.com/citation-style-language/schema/raw/master/csl-citation.json"} </w:instrText>
      </w:r>
      <w:r w:rsidR="0000289A">
        <w:rPr>
          <w:rFonts w:ascii="Times New Roman" w:hAnsi="Times New Roman" w:cs="Times New Roman"/>
        </w:rPr>
        <w:fldChar w:fldCharType="separate"/>
      </w:r>
      <w:r w:rsidR="0000289A" w:rsidRPr="00C77016">
        <w:rPr>
          <w:rFonts w:ascii="Times New Roman" w:hAnsi="Times New Roman" w:cs="Times New Roman"/>
          <w:kern w:val="0"/>
        </w:rPr>
        <w:t>(</w:t>
      </w:r>
      <w:r w:rsidR="0000289A" w:rsidRPr="00C77016">
        <w:rPr>
          <w:rFonts w:ascii="Times New Roman" w:hAnsi="Times New Roman" w:cs="Times New Roman"/>
          <w:i/>
          <w:iCs/>
          <w:kern w:val="0"/>
        </w:rPr>
        <w:t>A Test of the Subsidy–Stability Hypothesis: The Effects of Terrestrial Carbon in Aquatic Ecosystems - Jones - 2015 - Ecology - Wiley Online Library</w:t>
      </w:r>
      <w:r w:rsidR="0000289A" w:rsidRPr="00C77016">
        <w:rPr>
          <w:rFonts w:ascii="Times New Roman" w:hAnsi="Times New Roman" w:cs="Times New Roman"/>
          <w:kern w:val="0"/>
        </w:rPr>
        <w:t>, n.d.)</w:t>
      </w:r>
      <w:r w:rsidR="0000289A">
        <w:rPr>
          <w:rFonts w:ascii="Times New Roman" w:hAnsi="Times New Roman" w:cs="Times New Roman"/>
        </w:rPr>
        <w:fldChar w:fldCharType="end"/>
      </w:r>
      <w:r w:rsidR="0000289A">
        <w:rPr>
          <w:rFonts w:ascii="Times New Roman" w:hAnsi="Times New Roman" w:cs="Times New Roman"/>
        </w:rPr>
        <w:t xml:space="preserve">, which in turn influence the stoichiometry of biological communities such as phytoplankton and bacteria. Additionally, the stoichiometry of bacterial communities has also been shown to be coupled with temperature </w:t>
      </w:r>
      <w:r w:rsidR="0000289A">
        <w:rPr>
          <w:rFonts w:ascii="Times New Roman" w:hAnsi="Times New Roman" w:cs="Times New Roman"/>
        </w:rPr>
        <w:fldChar w:fldCharType="begin"/>
      </w:r>
      <w:r w:rsidR="0000289A">
        <w:rPr>
          <w:rFonts w:ascii="Times New Roman" w:hAnsi="Times New Roman" w:cs="Times New Roman"/>
        </w:rPr>
        <w:instrText xml:space="preserve"> ADDIN ZOTERO_ITEM CSL_CITATION {"citationID":"rO5Ey1Eq","properties":{"formattedCitation":"(Phillips et al., 2017)","plainCitation":"(Phillips et al., 2017)","noteIndex":0},"citationItems":[{"id":1181,"uris":["http://zotero.org/users/15112760/items/SIRE5C5L"],"itemData":{"id":1181,"type":"article-journal","abstract":"Two contemporary effects of humans on aquatic ecosystems are increasing temperatures and increasing nutrient concentrations from fertilizers. The response of organisms to these perturbations has important implications for ecosystem processes. We examined the effects of phosphorus (P) supply and temperature on organismal carbon, nitrogen and phosphorus (C, N and P) content, cell size and allocation into internal P pools in three strains of recently isolated bacteria (Agrobacterium sp., Flavobacterium sp., and Arthrobacter sp.). We manipulated resource C:P in chemostats and also manipulated temperatures from 10 to 30ºC. Dilution rates were maintained for all the strains at approximately 25% of their temperature-specific maximum growth rate to simulate low growth rates in natural systems. Under these conditions, there were large effects of resource stoichiometry and temperature on biomass stoichiometry, element quotas, and cell size. Each strain was smaller when C-limited and larger when P-limited. Temperature had weak effects on morphology, little effect on C quotas, no effect on N quotas, and biomass C:N, but had strong effects on P quotas, biomass N:P and C:P, and RNA. RNA content per cell increased with increasing temperature at most C:P supply ratios, but was more strongly affected by resource stoichiometry than temperature. Because we used a uniform relative growth rate across temperatures, these findings mean that there are important nutrient and temperature affects on biomass composition and stoichiometry that are independent of growth rate. Changes in biomass stoichiometry with temperature were greatest at low P availability, suggesting tighter coupling between temperature and biomass stoichiometry in oligotrophic ecosystems than in eutrophic systems. Because the C:P stoichiometry of biomass affects how bacteria assimilate and remineralize C, increased P availability could disrupt a negative feedback between biomass stoichiometry and C availability.","container-title":"Frontiers in Microbiology","DOI":"10.3389/fmicb.2017.01692","ISSN":"1664-302X","journalAbbreviation":"Front. Microbiol.","language":"English","note":"publisher: Frontiers","source":"Frontiers","title":"The Effects of Nutrient Imbalances and Temperature on the Biomass Stoichiometry of Freshwater Bacteria","URL":"https://www.frontiersin.org/journals/microbiology/articles/10.3389/fmicb.2017.01692/full","volume":"8","author":[{"family":"Phillips","given":"Katherine N."},{"family":"Godwin","given":"Casey M."},{"family":"Cotner","given":"James B."}],"accessed":{"date-parts":[["2025",7,14]]},"issued":{"date-parts":[["2017",9,8]]}}}],"schema":"https://github.com/citation-style-language/schema/raw/master/csl-citation.json"} </w:instrText>
      </w:r>
      <w:r w:rsidR="0000289A">
        <w:rPr>
          <w:rFonts w:ascii="Times New Roman" w:hAnsi="Times New Roman" w:cs="Times New Roman"/>
        </w:rPr>
        <w:fldChar w:fldCharType="separate"/>
      </w:r>
      <w:r w:rsidR="0000289A" w:rsidRPr="00D13DF2">
        <w:rPr>
          <w:rFonts w:ascii="Times New Roman" w:hAnsi="Times New Roman" w:cs="Times New Roman"/>
        </w:rPr>
        <w:t>(Phillips et al., 2017)</w:t>
      </w:r>
      <w:r w:rsidR="0000289A">
        <w:rPr>
          <w:rFonts w:ascii="Times New Roman" w:hAnsi="Times New Roman" w:cs="Times New Roman"/>
        </w:rPr>
        <w:fldChar w:fldCharType="end"/>
      </w:r>
      <w:r w:rsidR="0000289A">
        <w:rPr>
          <w:rFonts w:ascii="Times New Roman" w:hAnsi="Times New Roman" w:cs="Times New Roman"/>
        </w:rPr>
        <w:t xml:space="preserve">. The interplay between annual variation in winter variables (such as ice cover and water temperature), seasonal variation, and increased DOM inputs is not well understood, and we hope to provide additional insight with our </w:t>
      </w:r>
      <w:proofErr w:type="spellStart"/>
      <w:r w:rsidR="0000289A">
        <w:rPr>
          <w:rFonts w:ascii="Times New Roman" w:hAnsi="Times New Roman" w:cs="Times New Roman"/>
        </w:rPr>
        <w:t>research.</w:t>
      </w:r>
      <w:r w:rsidR="009B3C7A">
        <w:rPr>
          <w:rFonts w:ascii="Times New Roman" w:hAnsi="Times New Roman" w:cs="Times New Roman"/>
        </w:rPr>
        <w:t>W</w:t>
      </w:r>
      <w:r w:rsidR="00A00135" w:rsidRPr="003511CA">
        <w:rPr>
          <w:rFonts w:ascii="Times New Roman" w:hAnsi="Times New Roman" w:cs="Times New Roman"/>
        </w:rPr>
        <w:t>inter</w:t>
      </w:r>
      <w:proofErr w:type="spellEnd"/>
      <w:r w:rsidR="00A00135" w:rsidRPr="003511CA">
        <w:rPr>
          <w:rFonts w:ascii="Times New Roman" w:hAnsi="Times New Roman" w:cs="Times New Roman"/>
        </w:rPr>
        <w:t xml:space="preserve"> is an integral component of annual limnological processes, the better we will be able to </w:t>
      </w:r>
      <w:r w:rsidR="00BB3BFD" w:rsidRPr="003511CA">
        <w:rPr>
          <w:rFonts w:ascii="Times New Roman" w:hAnsi="Times New Roman" w:cs="Times New Roman"/>
        </w:rPr>
        <w:t>apply effective measures</w:t>
      </w:r>
      <w:r w:rsidR="005A57C2" w:rsidRPr="003511CA">
        <w:rPr>
          <w:rFonts w:ascii="Times New Roman" w:hAnsi="Times New Roman" w:cs="Times New Roman"/>
        </w:rPr>
        <w:t xml:space="preserve"> to </w:t>
      </w:r>
      <w:r w:rsidR="009B3C7A">
        <w:rPr>
          <w:rFonts w:ascii="Times New Roman" w:hAnsi="Times New Roman" w:cs="Times New Roman"/>
        </w:rPr>
        <w:t>manage</w:t>
      </w:r>
      <w:r w:rsidR="005A57C2" w:rsidRPr="003511CA">
        <w:rPr>
          <w:rFonts w:ascii="Times New Roman" w:hAnsi="Times New Roman" w:cs="Times New Roman"/>
        </w:rPr>
        <w:t xml:space="preserve"> </w:t>
      </w:r>
      <w:r w:rsidR="00674689" w:rsidRPr="003511CA">
        <w:rPr>
          <w:rFonts w:ascii="Times New Roman" w:hAnsi="Times New Roman" w:cs="Times New Roman"/>
        </w:rPr>
        <w:t>the</w:t>
      </w:r>
      <w:r w:rsidR="005A57C2" w:rsidRPr="003511CA">
        <w:rPr>
          <w:rFonts w:ascii="Times New Roman" w:hAnsi="Times New Roman" w:cs="Times New Roman"/>
        </w:rPr>
        <w:t xml:space="preserve"> Great Lakes and </w:t>
      </w:r>
      <w:r w:rsidR="009B3C7A">
        <w:rPr>
          <w:rFonts w:ascii="Times New Roman" w:hAnsi="Times New Roman" w:cs="Times New Roman"/>
        </w:rPr>
        <w:t>maintain</w:t>
      </w:r>
      <w:r w:rsidR="00082036">
        <w:rPr>
          <w:rFonts w:ascii="Times New Roman" w:hAnsi="Times New Roman" w:cs="Times New Roman"/>
        </w:rPr>
        <w:t xml:space="preserve"> healthy </w:t>
      </w:r>
    </w:p>
    <w:p w14:paraId="7EB8E020" w14:textId="7C79C9BF" w:rsidR="00E67013" w:rsidRDefault="007774DD" w:rsidP="00E67013">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my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investigate </w:t>
      </w:r>
      <w:r w:rsidR="00B155BE" w:rsidRPr="003511CA">
        <w:rPr>
          <w:rFonts w:ascii="Times New Roman" w:hAnsi="Times New Roman" w:cs="Times New Roman"/>
        </w:rPr>
        <w:t xml:space="preserve">how seasonality </w:t>
      </w:r>
      <w:r w:rsidR="00A779F7" w:rsidRPr="003511CA">
        <w:rPr>
          <w:rFonts w:ascii="Times New Roman" w:hAnsi="Times New Roman" w:cs="Times New Roman"/>
        </w:rPr>
        <w:t xml:space="preserve">impacts </w:t>
      </w:r>
      <w:r w:rsidR="0004003A" w:rsidRPr="003511CA">
        <w:rPr>
          <w:rFonts w:ascii="Times New Roman" w:hAnsi="Times New Roman" w:cs="Times New Roman"/>
        </w:rPr>
        <w:t xml:space="preserve">microbial communities, with an emphasis on </w:t>
      </w:r>
      <w:r w:rsidR="00D93858" w:rsidRPr="003511CA">
        <w:rPr>
          <w:rFonts w:ascii="Times New Roman" w:hAnsi="Times New Roman" w:cs="Times New Roman"/>
        </w:rPr>
        <w:t>the transition from winter to spring.</w:t>
      </w:r>
      <w:r w:rsidR="00B91515">
        <w:rPr>
          <w:rFonts w:ascii="Times New Roman" w:hAnsi="Times New Roman" w:cs="Times New Roman"/>
        </w:rPr>
        <w:t xml:space="preserve">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 xml:space="preserve">to changes in particulate </w:t>
      </w:r>
      <w:r w:rsidR="00F41EFB">
        <w:rPr>
          <w:rFonts w:ascii="Times New Roman" w:hAnsi="Times New Roman" w:cs="Times New Roman"/>
        </w:rPr>
        <w:lastRenderedPageBreak/>
        <w:t>organic matter</w:t>
      </w:r>
      <w:r w:rsidR="000C678C">
        <w:rPr>
          <w:rFonts w:ascii="Times New Roman" w:hAnsi="Times New Roman" w:cs="Times New Roman"/>
        </w:rPr>
        <w:t xml:space="preserve"> in conjunction with seasonal changes in temperature</w:t>
      </w:r>
      <w:r w:rsidR="008B73C6">
        <w:rPr>
          <w:rFonts w:ascii="Times New Roman" w:hAnsi="Times New Roman" w:cs="Times New Roman"/>
        </w:rPr>
        <w:t xml:space="preserve"> </w:t>
      </w:r>
      <w:r w:rsidR="004713F8">
        <w:rPr>
          <w:rFonts w:ascii="Times New Roman" w:hAnsi="Times New Roman" w:cs="Times New Roman"/>
          <w:b/>
          <w:bCs/>
        </w:rPr>
        <w:t xml:space="preserve">Hypothesis 1 (H1): </w:t>
      </w:r>
      <w:r w:rsidR="004713F8">
        <w:rPr>
          <w:rFonts w:ascii="Times New Roman" w:hAnsi="Times New Roman" w:cs="Times New Roman"/>
        </w:rPr>
        <w:t>O</w:t>
      </w:r>
      <w:r w:rsidR="00A65A84">
        <w:rPr>
          <w:rFonts w:ascii="Times New Roman" w:hAnsi="Times New Roman" w:cs="Times New Roman"/>
        </w:rPr>
        <w:t>ligotrophic systems will be more susceptible to temperature</w:t>
      </w:r>
      <w:r w:rsidR="0089079E">
        <w:rPr>
          <w:rFonts w:ascii="Times New Roman" w:hAnsi="Times New Roman" w:cs="Times New Roman"/>
        </w:rPr>
        <w:t xml:space="preserve"> effects on</w:t>
      </w:r>
      <w:r w:rsidR="00FE6EAD">
        <w:rPr>
          <w:rFonts w:ascii="Times New Roman" w:hAnsi="Times New Roman" w:cs="Times New Roman"/>
        </w:rPr>
        <w:t xml:space="preserve"> bacterial stoichiometry</w:t>
      </w:r>
      <w:r w:rsidR="005418A0">
        <w:rPr>
          <w:rFonts w:ascii="Times New Roman" w:hAnsi="Times New Roman" w:cs="Times New Roman"/>
        </w:rPr>
        <w:t>,</w:t>
      </w:r>
      <w:r w:rsidR="00373FBC">
        <w:rPr>
          <w:rFonts w:ascii="Times New Roman" w:hAnsi="Times New Roman" w:cs="Times New Roman"/>
        </w:rPr>
        <w:t xml:space="preserve"> shown by an increase in P content and </w:t>
      </w:r>
      <w:r w:rsidR="005418A0">
        <w:rPr>
          <w:rFonts w:ascii="Times New Roman" w:hAnsi="Times New Roman" w:cs="Times New Roman"/>
        </w:rPr>
        <w:t>cell size</w:t>
      </w:r>
      <w:r w:rsidR="00830F82">
        <w:rPr>
          <w:rFonts w:ascii="Times New Roman" w:hAnsi="Times New Roman" w:cs="Times New Roman"/>
        </w:rPr>
        <w:t xml:space="preserve"> </w:t>
      </w:r>
      <w:r w:rsidR="00830F82">
        <w:rPr>
          <w:rFonts w:ascii="Times New Roman" w:hAnsi="Times New Roman" w:cs="Times New Roman"/>
          <w:b/>
          <w:bCs/>
        </w:rPr>
        <w:t xml:space="preserve">Objective 2: </w:t>
      </w:r>
      <w:r w:rsidR="00830F82">
        <w:rPr>
          <w:rFonts w:ascii="Times New Roman" w:hAnsi="Times New Roman" w:cs="Times New Roman"/>
        </w:rPr>
        <w:t>e</w:t>
      </w:r>
      <w:r w:rsidR="0050017F">
        <w:rPr>
          <w:rFonts w:ascii="Times New Roman" w:hAnsi="Times New Roman" w:cs="Times New Roman"/>
        </w:rPr>
        <w:t>valuate microbial community resilienc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 (H2):</w:t>
      </w:r>
      <w:r w:rsidR="00EE243B">
        <w:rPr>
          <w:rFonts w:ascii="Times New Roman" w:hAnsi="Times New Roman" w:cs="Times New Roman"/>
        </w:rPr>
        <w:t xml:space="preserve"> </w:t>
      </w:r>
      <w:r w:rsidR="00A73D40">
        <w:rPr>
          <w:rFonts w:ascii="Times New Roman" w:hAnsi="Times New Roman" w:cs="Times New Roman"/>
        </w:rPr>
        <w:t xml:space="preserve">oligotrophic systems </w:t>
      </w:r>
      <w:r w:rsidR="00BC25C4">
        <w:rPr>
          <w:rFonts w:ascii="Times New Roman" w:hAnsi="Times New Roman" w:cs="Times New Roman"/>
        </w:rPr>
        <w:t>will have a</w:t>
      </w:r>
      <w:r w:rsidR="00EE243B">
        <w:rPr>
          <w:rFonts w:ascii="Times New Roman" w:hAnsi="Times New Roman" w:cs="Times New Roman"/>
        </w:rPr>
        <w:t xml:space="preserve"> </w:t>
      </w:r>
      <w:r w:rsidR="00BC25C4">
        <w:rPr>
          <w:rFonts w:ascii="Times New Roman" w:hAnsi="Times New Roman" w:cs="Times New Roman"/>
        </w:rPr>
        <w:t xml:space="preserve">lower functional redundancy when compared to </w:t>
      </w:r>
      <w:r w:rsidR="00EB0546">
        <w:rPr>
          <w:rFonts w:ascii="Times New Roman" w:hAnsi="Times New Roman" w:cs="Times New Roman"/>
        </w:rPr>
        <w:t>eutrophic systems</w:t>
      </w:r>
      <w:r w:rsidR="00EE243B">
        <w:rPr>
          <w:rFonts w:ascii="Times New Roman" w:hAnsi="Times New Roman" w:cs="Times New Roman"/>
        </w:rPr>
        <w:t>, marked by</w:t>
      </w:r>
      <w:r w:rsidR="00DC49C9">
        <w:rPr>
          <w:rFonts w:ascii="Times New Roman" w:hAnsi="Times New Roman" w:cs="Times New Roman"/>
        </w:rPr>
        <w:t xml:space="preserve"> more specialized taxa</w:t>
      </w:r>
      <w:r w:rsidR="00A662B3">
        <w:rPr>
          <w:rFonts w:ascii="Times New Roman" w:hAnsi="Times New Roman" w:cs="Times New Roman"/>
        </w:rPr>
        <w:t xml:space="preserve"> </w:t>
      </w:r>
      <w:r w:rsidR="00091910">
        <w:rPr>
          <w:rFonts w:ascii="Times New Roman" w:hAnsi="Times New Roman" w:cs="Times New Roman"/>
        </w:rPr>
        <w:t xml:space="preserve">when compared to eutrophic systems. </w:t>
      </w:r>
    </w:p>
    <w:p w14:paraId="6DD18A53" w14:textId="658A9844" w:rsidR="00431A50" w:rsidRDefault="007774DD" w:rsidP="00E67013">
      <w:pPr>
        <w:rPr>
          <w:rFonts w:ascii="Times New Roman" w:hAnsi="Times New Roman" w:cs="Times New Roman"/>
        </w:rPr>
      </w:pPr>
      <w:r>
        <w:rPr>
          <w:rFonts w:ascii="Times New Roman" w:hAnsi="Times New Roman" w:cs="Times New Roman"/>
          <w:b/>
          <w:bCs/>
          <w:i/>
          <w:iCs/>
        </w:rPr>
        <w:t xml:space="preserve">Experimental Design: </w:t>
      </w:r>
      <w:r w:rsidR="00431A50">
        <w:rPr>
          <w:rFonts w:ascii="Times New Roman" w:hAnsi="Times New Roman" w:cs="Times New Roman"/>
        </w:rPr>
        <w:t>To investigate this</w:t>
      </w:r>
      <w:r w:rsidR="007735D9">
        <w:rPr>
          <w:rFonts w:ascii="Times New Roman" w:hAnsi="Times New Roman" w:cs="Times New Roman"/>
        </w:rPr>
        <w:t>,</w:t>
      </w:r>
      <w:r w:rsidR="00431A50">
        <w:rPr>
          <w:rFonts w:ascii="Times New Roman" w:hAnsi="Times New Roman" w:cs="Times New Roman"/>
        </w:rPr>
        <w:t xml:space="preserve"> </w:t>
      </w:r>
      <w:r w:rsidR="007E67B2">
        <w:rPr>
          <w:rFonts w:ascii="Times New Roman" w:hAnsi="Times New Roman" w:cs="Times New Roman"/>
        </w:rPr>
        <w:t xml:space="preserve">bacterial communities </w:t>
      </w:r>
      <w:r w:rsidR="006A3248">
        <w:rPr>
          <w:rFonts w:ascii="Times New Roman" w:hAnsi="Times New Roman" w:cs="Times New Roman"/>
        </w:rPr>
        <w:t xml:space="preserve">from </w:t>
      </w:r>
      <w:r w:rsidR="00D0485B">
        <w:rPr>
          <w:rFonts w:ascii="Times New Roman" w:hAnsi="Times New Roman" w:cs="Times New Roman"/>
        </w:rPr>
        <w:t>Lake</w:t>
      </w:r>
      <w:r w:rsidR="00052CE7">
        <w:rPr>
          <w:rFonts w:ascii="Times New Roman" w:hAnsi="Times New Roman" w:cs="Times New Roman"/>
        </w:rPr>
        <w:t xml:space="preserve"> Superior, Huron, and Erie</w:t>
      </w:r>
      <w:r w:rsidR="004D5BE1">
        <w:rPr>
          <w:rFonts w:ascii="Times New Roman" w:hAnsi="Times New Roman" w:cs="Times New Roman"/>
        </w:rPr>
        <w:t xml:space="preserve"> will be collected and transplante</w:t>
      </w:r>
      <w:r w:rsidR="00EF2C30">
        <w:rPr>
          <w:rFonts w:ascii="Times New Roman" w:hAnsi="Times New Roman" w:cs="Times New Roman"/>
        </w:rPr>
        <w:t xml:space="preserve">d </w:t>
      </w:r>
      <w:r w:rsidR="00D0485B">
        <w:rPr>
          <w:rFonts w:ascii="Times New Roman" w:hAnsi="Times New Roman" w:cs="Times New Roman"/>
        </w:rPr>
        <w:t>into</w:t>
      </w:r>
      <w:r w:rsidR="00EF2C30">
        <w:rPr>
          <w:rFonts w:ascii="Times New Roman" w:hAnsi="Times New Roman" w:cs="Times New Roman"/>
        </w:rPr>
        <w:t xml:space="preserve"> another lake</w:t>
      </w:r>
      <w:r w:rsidR="004D5BE1">
        <w:rPr>
          <w:rFonts w:ascii="Times New Roman" w:hAnsi="Times New Roman" w:cs="Times New Roman"/>
        </w:rPr>
        <w:t xml:space="preserve"> </w:t>
      </w:r>
      <w:r w:rsidR="008464EE">
        <w:rPr>
          <w:rFonts w:ascii="Times New Roman" w:hAnsi="Times New Roman" w:cs="Times New Roman"/>
        </w:rPr>
        <w:t>via dialysis bags</w:t>
      </w:r>
      <w:r w:rsidR="00EF2C30">
        <w:rPr>
          <w:rFonts w:ascii="Times New Roman" w:hAnsi="Times New Roman" w:cs="Times New Roman"/>
        </w:rPr>
        <w:t>. Lake Superior and Huron communities</w:t>
      </w:r>
      <w:r w:rsidR="006E1694">
        <w:rPr>
          <w:rFonts w:ascii="Times New Roman" w:hAnsi="Times New Roman" w:cs="Times New Roman"/>
        </w:rPr>
        <w:t xml:space="preserve"> </w:t>
      </w:r>
      <w:r w:rsidR="00D95939">
        <w:rPr>
          <w:rFonts w:ascii="Times New Roman" w:hAnsi="Times New Roman" w:cs="Times New Roman"/>
        </w:rPr>
        <w:t xml:space="preserve">will be swapped </w:t>
      </w:r>
      <w:r w:rsidR="00130CD4">
        <w:rPr>
          <w:rFonts w:ascii="Times New Roman" w:hAnsi="Times New Roman" w:cs="Times New Roman"/>
        </w:rPr>
        <w:t xml:space="preserve">as well as Lake Huron and Lake Erie, to establish </w:t>
      </w:r>
      <w:r w:rsidR="00D95939">
        <w:rPr>
          <w:rFonts w:ascii="Times New Roman" w:hAnsi="Times New Roman" w:cs="Times New Roman"/>
        </w:rPr>
        <w:t xml:space="preserve">a trophic gradient. </w:t>
      </w:r>
      <w:r w:rsidR="0086023D">
        <w:rPr>
          <w:rFonts w:ascii="Times New Roman" w:hAnsi="Times New Roman" w:cs="Times New Roman"/>
        </w:rPr>
        <w:t>These three lakes</w:t>
      </w:r>
      <w:r w:rsidR="0031237F">
        <w:rPr>
          <w:rFonts w:ascii="Times New Roman" w:hAnsi="Times New Roman" w:cs="Times New Roman"/>
        </w:rPr>
        <w:t xml:space="preserve"> and their watersheds</w:t>
      </w:r>
      <w:r w:rsidR="0086023D">
        <w:rPr>
          <w:rFonts w:ascii="Times New Roman" w:hAnsi="Times New Roman" w:cs="Times New Roman"/>
        </w:rPr>
        <w:t xml:space="preserve"> also differ</w:t>
      </w:r>
      <w:r w:rsidR="002F7E62">
        <w:rPr>
          <w:rFonts w:ascii="Times New Roman" w:hAnsi="Times New Roman" w:cs="Times New Roman"/>
        </w:rPr>
        <w:t xml:space="preserve"> in morphometry</w:t>
      </w:r>
      <w:r w:rsidR="0031237F">
        <w:rPr>
          <w:rFonts w:ascii="Times New Roman" w:hAnsi="Times New Roman" w:cs="Times New Roman"/>
        </w:rPr>
        <w:t>, land use</w:t>
      </w:r>
      <w:r w:rsidR="00F262C5">
        <w:rPr>
          <w:rFonts w:ascii="Times New Roman" w:hAnsi="Times New Roman" w:cs="Times New Roman"/>
        </w:rPr>
        <w:t xml:space="preserve">, and </w:t>
      </w:r>
      <w:r w:rsidR="004B5C39">
        <w:rPr>
          <w:rFonts w:ascii="Times New Roman" w:hAnsi="Times New Roman" w:cs="Times New Roman"/>
        </w:rPr>
        <w:t>certain winter variables</w:t>
      </w:r>
      <w:r w:rsidR="00F668C4">
        <w:rPr>
          <w:rFonts w:ascii="Times New Roman" w:hAnsi="Times New Roman" w:cs="Times New Roman"/>
        </w:rPr>
        <w:t xml:space="preserve"> (such as ice cover and duration).</w:t>
      </w:r>
      <w:r w:rsidR="00723DF4">
        <w:rPr>
          <w:rFonts w:ascii="Times New Roman" w:hAnsi="Times New Roman" w:cs="Times New Roman"/>
        </w:rPr>
        <w:t xml:space="preserve"> </w:t>
      </w:r>
      <w:r w:rsidR="00CA5990">
        <w:rPr>
          <w:rFonts w:ascii="Times New Roman" w:hAnsi="Times New Roman" w:cs="Times New Roman"/>
        </w:rPr>
        <w:t xml:space="preserve">The bacterial response to </w:t>
      </w:r>
      <w:r w:rsidR="00F0528A">
        <w:rPr>
          <w:rFonts w:ascii="Times New Roman" w:hAnsi="Times New Roman" w:cs="Times New Roman"/>
        </w:rPr>
        <w:t xml:space="preserve">being transplanted into a different environment will be tracked </w:t>
      </w:r>
      <w:r w:rsidR="00C3728D">
        <w:rPr>
          <w:rFonts w:ascii="Times New Roman" w:hAnsi="Times New Roman" w:cs="Times New Roman"/>
        </w:rPr>
        <w:t>throughout</w:t>
      </w:r>
      <w:r w:rsidR="00F0528A">
        <w:rPr>
          <w:rFonts w:ascii="Times New Roman" w:hAnsi="Times New Roman" w:cs="Times New Roman"/>
        </w:rPr>
        <w:t xml:space="preserve"> 48 </w:t>
      </w:r>
      <w:proofErr w:type="spellStart"/>
      <w:r w:rsidR="00F0528A">
        <w:rPr>
          <w:rFonts w:ascii="Times New Roman" w:hAnsi="Times New Roman" w:cs="Times New Roman"/>
        </w:rPr>
        <w:t>hrs</w:t>
      </w:r>
      <w:proofErr w:type="spellEnd"/>
      <w:r w:rsidR="00C3728D">
        <w:rPr>
          <w:rFonts w:ascii="Times New Roman" w:hAnsi="Times New Roman" w:cs="Times New Roman"/>
        </w:rPr>
        <w:t xml:space="preserve"> with sub-sampling taken at intervals within that time. Samples will be analyzed for particulate C, N, and P</w:t>
      </w:r>
      <w:r w:rsidR="009A10C9">
        <w:rPr>
          <w:rFonts w:ascii="Times New Roman" w:hAnsi="Times New Roman" w:cs="Times New Roman"/>
        </w:rPr>
        <w:t xml:space="preserve"> in the bacterial communities and the water inside the dialysis bag. Water samples from the host lake</w:t>
      </w:r>
      <w:r w:rsidR="00E76531">
        <w:rPr>
          <w:rFonts w:ascii="Times New Roman" w:hAnsi="Times New Roman" w:cs="Times New Roman"/>
        </w:rPr>
        <w:t xml:space="preserve"> will also be collected for analysis at the beginning and end of the </w:t>
      </w:r>
      <w:r w:rsidR="00783736">
        <w:rPr>
          <w:rFonts w:ascii="Times New Roman" w:hAnsi="Times New Roman" w:cs="Times New Roman"/>
        </w:rPr>
        <w:t>incubation period. Additionally, morphological traits will be determined via flow cytometry</w:t>
      </w:r>
      <w:r w:rsidR="002B3875">
        <w:rPr>
          <w:rFonts w:ascii="Times New Roman" w:hAnsi="Times New Roman" w:cs="Times New Roman"/>
        </w:rPr>
        <w:t>, and changes in community assemblage will be analyzed using 16S rRNA gene sequencing.</w:t>
      </w:r>
      <w:r w:rsidR="0095139D">
        <w:rPr>
          <w:rFonts w:ascii="Times New Roman" w:hAnsi="Times New Roman" w:cs="Times New Roman"/>
        </w:rPr>
        <w:t xml:space="preserve"> Physical </w:t>
      </w:r>
      <w:r w:rsidR="0022492E">
        <w:rPr>
          <w:rFonts w:ascii="Times New Roman" w:hAnsi="Times New Roman" w:cs="Times New Roman"/>
        </w:rPr>
        <w:t>and chemical parameters such as ice cover (when applicable), dissolved oxygen, pH</w:t>
      </w:r>
      <w:r w:rsidR="00F2763E">
        <w:rPr>
          <w:rFonts w:ascii="Times New Roman" w:hAnsi="Times New Roman" w:cs="Times New Roman"/>
        </w:rPr>
        <w:t>, and water temperature will also be measured</w:t>
      </w:r>
      <w:r w:rsidR="00BB1DEA">
        <w:rPr>
          <w:rFonts w:ascii="Times New Roman" w:hAnsi="Times New Roman" w:cs="Times New Roman"/>
        </w:rPr>
        <w:t>.</w:t>
      </w:r>
      <w:r w:rsidR="00206F40">
        <w:rPr>
          <w:rFonts w:ascii="Times New Roman" w:hAnsi="Times New Roman" w:cs="Times New Roman"/>
        </w:rPr>
        <w:t xml:space="preserve"> </w:t>
      </w:r>
      <w:r w:rsidR="006960FD">
        <w:rPr>
          <w:rFonts w:ascii="Times New Roman" w:hAnsi="Times New Roman" w:cs="Times New Roman"/>
        </w:rPr>
        <w:t xml:space="preserve">To </w:t>
      </w:r>
      <w:r w:rsidR="001E1F87">
        <w:rPr>
          <w:rFonts w:ascii="Times New Roman" w:hAnsi="Times New Roman" w:cs="Times New Roman"/>
        </w:rPr>
        <w:t>measure DOM</w:t>
      </w:r>
      <w:r w:rsidR="0014673B">
        <w:rPr>
          <w:rFonts w:ascii="Times New Roman" w:hAnsi="Times New Roman" w:cs="Times New Roman"/>
        </w:rPr>
        <w:t xml:space="preserve">, 0.45 </w:t>
      </w:r>
      <w:r w:rsidR="0014673B">
        <w:rPr>
          <w:rFonts w:ascii="Symbol" w:hAnsi="Symbol" w:cs="Times New Roman"/>
        </w:rPr>
        <w:t>m</w:t>
      </w:r>
      <w:r w:rsidR="0014673B">
        <w:rPr>
          <w:rFonts w:ascii="Times New Roman" w:hAnsi="Times New Roman" w:cs="Times New Roman"/>
        </w:rPr>
        <w:t>m filtered water samples will be analyzed for dissolved organic carbon (DOC) and total nitrogen (TN)</w:t>
      </w:r>
      <w:r w:rsidR="006F205B">
        <w:rPr>
          <w:rFonts w:ascii="Times New Roman" w:hAnsi="Times New Roman" w:cs="Times New Roman"/>
        </w:rPr>
        <w:t xml:space="preserve"> using a Shimadzu TOC-L, and </w:t>
      </w:r>
      <w:r w:rsidR="0062675D">
        <w:rPr>
          <w:rFonts w:ascii="Times New Roman" w:hAnsi="Times New Roman" w:cs="Times New Roman"/>
        </w:rPr>
        <w:t xml:space="preserve">fluorescent dissolved organic matter will be measured by </w:t>
      </w:r>
      <w:r w:rsidR="006F205B">
        <w:rPr>
          <w:rFonts w:ascii="Times New Roman" w:hAnsi="Times New Roman" w:cs="Times New Roman"/>
        </w:rPr>
        <w:t>e</w:t>
      </w:r>
      <w:r w:rsidR="0062675D">
        <w:rPr>
          <w:rFonts w:ascii="Times New Roman" w:hAnsi="Times New Roman" w:cs="Times New Roman"/>
        </w:rPr>
        <w:t xml:space="preserve">mission excitation matrix spectroscopy </w:t>
      </w:r>
      <w:r w:rsidR="002273DE">
        <w:rPr>
          <w:rFonts w:ascii="Times New Roman" w:hAnsi="Times New Roman" w:cs="Times New Roman"/>
        </w:rPr>
        <w:t xml:space="preserve">using a Horiba </w:t>
      </w:r>
      <w:proofErr w:type="spellStart"/>
      <w:r w:rsidR="002273DE">
        <w:rPr>
          <w:rFonts w:ascii="Times New Roman" w:hAnsi="Times New Roman" w:cs="Times New Roman"/>
        </w:rPr>
        <w:t>Aqualog</w:t>
      </w:r>
      <w:proofErr w:type="spellEnd"/>
      <w:r w:rsidR="002273DE">
        <w:rPr>
          <w:rFonts w:ascii="Times New Roman" w:hAnsi="Times New Roman" w:cs="Times New Roman"/>
        </w:rPr>
        <w:t>.</w:t>
      </w:r>
    </w:p>
    <w:p w14:paraId="52E8A056" w14:textId="7E6B62E1" w:rsidR="00AD1CAB" w:rsidRPr="0014673B" w:rsidRDefault="00AD1CAB" w:rsidP="00E67013">
      <w:pPr>
        <w:rPr>
          <w:rFonts w:ascii="Times New Roman" w:hAnsi="Times New Roman" w:cs="Times New Roman"/>
        </w:rPr>
      </w:pPr>
      <w:r>
        <w:rPr>
          <w:rFonts w:ascii="Times New Roman" w:hAnsi="Times New Roman" w:cs="Times New Roman"/>
        </w:rPr>
        <w:tab/>
      </w:r>
      <w:r w:rsidR="00F312E7">
        <w:rPr>
          <w:rFonts w:ascii="Times New Roman" w:hAnsi="Times New Roman" w:cs="Times New Roman"/>
        </w:rPr>
        <w:t>The large knowledge gap</w:t>
      </w:r>
      <w:r w:rsidR="004E7DF6">
        <w:rPr>
          <w:rFonts w:ascii="Times New Roman" w:hAnsi="Times New Roman" w:cs="Times New Roman"/>
        </w:rPr>
        <w:t xml:space="preserve"> concerning winter limnology provides an opportunity to gather more insight into the limnological processes occurring in the Great Lakes</w:t>
      </w:r>
      <w:r w:rsidR="00FA7CBE">
        <w:rPr>
          <w:rFonts w:ascii="Times New Roman" w:hAnsi="Times New Roman" w:cs="Times New Roman"/>
        </w:rPr>
        <w:t>,</w:t>
      </w:r>
      <w:r w:rsidR="002435C6">
        <w:rPr>
          <w:rFonts w:ascii="Times New Roman" w:hAnsi="Times New Roman" w:cs="Times New Roman"/>
        </w:rPr>
        <w:t xml:space="preserve"> and how </w:t>
      </w:r>
      <w:r w:rsidR="00A26FF5">
        <w:rPr>
          <w:rFonts w:ascii="Times New Roman" w:hAnsi="Times New Roman" w:cs="Times New Roman"/>
        </w:rPr>
        <w:t xml:space="preserve">various biological communities may be impacted by winter conditions. This is especially </w:t>
      </w:r>
      <w:r w:rsidR="000D6203">
        <w:rPr>
          <w:rFonts w:ascii="Times New Roman" w:hAnsi="Times New Roman" w:cs="Times New Roman"/>
        </w:rPr>
        <w:t xml:space="preserve">relevant to the Great Lakes since they experience </w:t>
      </w:r>
      <w:r w:rsidR="002E1CA9">
        <w:rPr>
          <w:rFonts w:ascii="Times New Roman" w:hAnsi="Times New Roman" w:cs="Times New Roman"/>
        </w:rPr>
        <w:t>interannual variability in winter severity</w:t>
      </w:r>
      <w:r w:rsidR="008724DF">
        <w:rPr>
          <w:rFonts w:ascii="Times New Roman" w:hAnsi="Times New Roman" w:cs="Times New Roman"/>
        </w:rPr>
        <w:t>, such as ice on, ice duration, and ice cover</w:t>
      </w:r>
      <w:r w:rsidR="00490519">
        <w:rPr>
          <w:rFonts w:ascii="Times New Roman" w:hAnsi="Times New Roman" w:cs="Times New Roman"/>
        </w:rPr>
        <w:t xml:space="preserve">. </w:t>
      </w:r>
      <w:r w:rsidR="00F6431A">
        <w:rPr>
          <w:rFonts w:ascii="Times New Roman" w:hAnsi="Times New Roman" w:cs="Times New Roman"/>
        </w:rPr>
        <w:t xml:space="preserve">It is a well-understood concept in ecology that changes to the base of the food web can have rippling effects </w:t>
      </w:r>
      <w:r w:rsidR="009522C9">
        <w:rPr>
          <w:rFonts w:ascii="Times New Roman" w:hAnsi="Times New Roman" w:cs="Times New Roman"/>
        </w:rPr>
        <w:t>that impact larger trophic levels</w:t>
      </w:r>
      <w:r w:rsidR="00652F19">
        <w:rPr>
          <w:rFonts w:ascii="Times New Roman" w:hAnsi="Times New Roman" w:cs="Times New Roman"/>
        </w:rPr>
        <w:t>,</w:t>
      </w:r>
      <w:r w:rsidR="004A1143">
        <w:rPr>
          <w:rFonts w:ascii="Times New Roman" w:hAnsi="Times New Roman" w:cs="Times New Roman"/>
        </w:rPr>
        <w:t xml:space="preserve"> and </w:t>
      </w:r>
      <w:r w:rsidR="0075386B">
        <w:rPr>
          <w:rFonts w:ascii="Times New Roman" w:hAnsi="Times New Roman" w:cs="Times New Roman"/>
        </w:rPr>
        <w:t xml:space="preserve">the </w:t>
      </w:r>
      <w:r w:rsidR="004A1143">
        <w:rPr>
          <w:rFonts w:ascii="Times New Roman" w:hAnsi="Times New Roman" w:cs="Times New Roman"/>
        </w:rPr>
        <w:t xml:space="preserve">ecological stoichiometry of bacterial communities </w:t>
      </w:r>
      <w:r w:rsidR="0075386B">
        <w:rPr>
          <w:rFonts w:ascii="Times New Roman" w:hAnsi="Times New Roman" w:cs="Times New Roman"/>
        </w:rPr>
        <w:t>provides another lens to assess ecosystem health</w:t>
      </w:r>
    </w:p>
    <w:p w14:paraId="4C9E0F21" w14:textId="6CB65085" w:rsidR="00601D1C" w:rsidRPr="003511CA" w:rsidRDefault="00601D1C" w:rsidP="00235F87">
      <w:pPr>
        <w:rPr>
          <w:rFonts w:ascii="Times New Roman" w:hAnsi="Times New Roman" w:cs="Times New Roman"/>
        </w:rPr>
      </w:pPr>
    </w:p>
    <w:p w14:paraId="2C07A0B0" w14:textId="77777777" w:rsidR="00803D18" w:rsidRDefault="005A57C2" w:rsidP="00235F87">
      <w:r>
        <w:tab/>
      </w:r>
    </w:p>
    <w:p w14:paraId="597C4CD3" w14:textId="77777777" w:rsidR="00803D18" w:rsidRDefault="00803D18" w:rsidP="00235F87"/>
    <w:p w14:paraId="4F29D32D" w14:textId="77777777" w:rsidR="00803D18" w:rsidRDefault="00803D18" w:rsidP="00235F87"/>
    <w:p w14:paraId="3865E9BA" w14:textId="77777777" w:rsidR="008B670A" w:rsidRDefault="008B670A" w:rsidP="00235F87">
      <w:pPr>
        <w:rPr>
          <w:rFonts w:ascii="Times New Roman" w:hAnsi="Times New Roman" w:cs="Times New Roman"/>
        </w:rPr>
      </w:pPr>
    </w:p>
    <w:p w14:paraId="61160BED" w14:textId="77777777" w:rsidR="008B670A" w:rsidRDefault="008B670A" w:rsidP="00235F87">
      <w:pPr>
        <w:rPr>
          <w:rFonts w:ascii="Times New Roman" w:hAnsi="Times New Roman" w:cs="Times New Roman"/>
        </w:rPr>
      </w:pPr>
    </w:p>
    <w:p w14:paraId="617F3805" w14:textId="77777777" w:rsidR="008B670A" w:rsidRDefault="008B670A" w:rsidP="00235F87">
      <w:pPr>
        <w:rPr>
          <w:rFonts w:ascii="Times New Roman" w:hAnsi="Times New Roman" w:cs="Times New Roman"/>
        </w:rPr>
      </w:pPr>
    </w:p>
    <w:p w14:paraId="045CC7B3" w14:textId="25D46DA6" w:rsidR="005A57C2" w:rsidRDefault="00803D18" w:rsidP="00235F87">
      <w:r w:rsidRPr="003511CA">
        <w:rPr>
          <w:rFonts w:ascii="Times New Roman" w:hAnsi="Times New Roman" w:cs="Times New Roman"/>
        </w:rPr>
        <w:t>This is largely attributed to traditional limnological views that labeled winter as a time of inconsequential biological activity, therefore being of little importance to annual and intraseasonal lake processes</w:t>
      </w:r>
      <w:r>
        <w:rPr>
          <w:rFonts w:ascii="Times New Roman" w:hAnsi="Times New Roman" w:cs="Times New Roman"/>
        </w:rPr>
        <w:t xml:space="preserve"> </w:t>
      </w:r>
      <w:r w:rsidRPr="003511CA">
        <w:rPr>
          <w:rFonts w:ascii="Times New Roman" w:hAnsi="Times New Roman" w:cs="Times New Roman"/>
        </w:rPr>
        <w:fldChar w:fldCharType="begin"/>
      </w:r>
      <w:r w:rsidRPr="003511CA">
        <w:rPr>
          <w:rFonts w:ascii="Times New Roman" w:hAnsi="Times New Roman" w:cs="Times New Roman"/>
        </w:rPr>
        <w:instrText xml:space="preserve"> ADDIN ZOTERO_ITEM CSL_CITATION {"citationID":"ojErhDo5","properties":{"formattedCitation":"(Hampton et al., 2015; Powers &amp; Hampton, 2016; Salonen et al., 2009)","plainCitation":"(Hampton et al., 2015; Powers &amp; Hampton, 2016; Salonen et al., 2009)","noteIndex":0},"citationItems":[{"id":987,"uris":["http://zotero.org/users/local/243Lnhj0/items/PAT9G66T","http://zotero.org/users/15112760/items/PAT9G66T"],"itemData":{"id":987,"type":"article-journal","abstract":"Long-term patterns and drivers of ecosystem structure may be misunderstood if knowledge of an ecosystem is derived primarily from a single season, a situation common in many temperate lakes where the role of winter has been less studied. In lakes, avoidance of winter research has been especially pronounced for those that experience winter ice, but critical ecological processes can take place under ice. Even when obscured by snow, ice transmitting as little as 2% incident light can allow relatively high rates of photosynthesis, and winter trophic interactions may have year-round repercussions. Here, we offer a suite of research questions that require attention, in order to build a mature understanding of seasonal plankton dynamics in lakes. Specifically, we ask freshwater ecologists to consider the extent to which abundance and nutrition of winter primary productivity supports consumers under the ice, reorganizes food webs, and how long the effects of winter trophic dynamics extend throughout the year. In addition, we recognize some critical gaps in knowledge about physical and biogeochemical conditions at the time of ice-off. Worldwide shortening in ice duration lends imperative to under-ice studies, in order to more fully understand changes in ecosystem structure and function that may already be underway.","container-title":"Journal of Plankton Research","DOI":"10.1093/plankt/fbv002","ISSN":"0142-7873","issue":"2","journalAbbreviation":"Journal of Plankton Research","page":"277-284","source":"Silverchair","title":"Heating up a cold subject: prospects for under-ice plankton research in lakes","title-short":"Heating up a cold subject","volume":"37","author":[{"family":"Hampton","given":"Stephanie E."},{"family":"Moore","given":"Marianne V."},{"family":"Ozersky","given":"Tedy"},{"family":"Stanley","given":"Emily H."},{"family":"Polashenski","given":"Christopher M."},{"family":"Galloway","given":"Aaron W.E."}],"issued":{"date-parts":[["2015",3,1]]}},"label":"page"},{"id":985,"uris":["http://zotero.org/users/local/243Lnhj0/items/PFCUC3A9","http://zotero.org/users/15112760/items/PFCUC3A9"],"itemData":{"id":985,"type":"article-journal","container-title":"Limnology and Oceanography Bulletin","DOI":"10.1002/lob.10152","ISSN":"1539-6088","issue":"4","language":"en","license":"© 2016 Association for the Sciences of Limnology and Oceanography","note":"_eprint: https://aslopubs.onlinelibrary.wiley.com/doi/pdf/10.1002/lob.10152","page":"103-108","source":"Wiley Online Library","title":"Winter Limnology as a New Frontier","volume":"25","author":[{"family":"Powers","given":"Stephen M."},{"family":"Hampton","given":"Stephanie E."}],"issued":{"date-parts":[["2016"]]}},"label":"page"},{"id":986,"uris":["http://zotero.org/users/local/243Lnhj0/items/Y94SUWB3","http://zotero.org/users/15112760/items/Y94SUWB3"],"itemData":{"id":986,"type":"article-journal","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container-title":"Aquatic Ecology","DOI":"10.1007/s10452-009-9278-z","ISSN":"1573-5125","issue":"3","journalAbbreviation":"Aquat Ecol","language":"en","page":"609-616","source":"Springer Link","title":"Perspectives in winter limnology: closing the annual cycle of freezing lakes","title-short":"Perspectives in winter limnology","volume":"43","author":[{"family":"Salonen","given":"K."},{"family":"Leppäranta","given":"M."},{"family":"Viljanen","given":"M."},{"family":"Gulati","given":"R. D."}],"issued":{"date-parts":[["2009",9,1]]}},"label":"page"}],"schema":"https://github.com/citation-style-language/schema/raw/master/csl-citation.json"} </w:instrText>
      </w:r>
      <w:r w:rsidRPr="003511CA">
        <w:rPr>
          <w:rFonts w:ascii="Times New Roman" w:hAnsi="Times New Roman" w:cs="Times New Roman"/>
        </w:rPr>
        <w:fldChar w:fldCharType="separate"/>
      </w:r>
      <w:r w:rsidRPr="003511CA">
        <w:rPr>
          <w:rFonts w:ascii="Times New Roman" w:hAnsi="Times New Roman" w:cs="Times New Roman"/>
        </w:rPr>
        <w:t>(Hampton et al., 2015; Powers &amp; Hampton, 2016; Salonen et al., 2009)</w:t>
      </w:r>
      <w:r w:rsidRPr="003511CA">
        <w:rPr>
          <w:rFonts w:ascii="Times New Roman" w:hAnsi="Times New Roman" w:cs="Times New Roman"/>
        </w:rPr>
        <w:fldChar w:fldCharType="end"/>
      </w:r>
      <w:r w:rsidRPr="003511CA">
        <w:rPr>
          <w:rFonts w:ascii="Times New Roman" w:hAnsi="Times New Roman" w:cs="Times New Roman"/>
        </w:rPr>
        <w:t xml:space="preserve">. Most importantly, and perhaps the underlying reason for traditional limnological views, is the logistical difficulty in winter sampling, which is impeded by hazardous conditions, expensive equipment, and a field sampling period that is concurrent with academic calendars </w:t>
      </w:r>
      <w:r w:rsidRPr="003511CA">
        <w:rPr>
          <w:rFonts w:ascii="Times New Roman" w:hAnsi="Times New Roman" w:cs="Times New Roman"/>
        </w:rPr>
        <w:fldChar w:fldCharType="begin"/>
      </w:r>
      <w:r w:rsidRPr="003511CA">
        <w:rPr>
          <w:rFonts w:ascii="Times New Roman" w:hAnsi="Times New Roman" w:cs="Times New Roman"/>
        </w:rPr>
        <w:instrText xml:space="preserve"> ADDIN ZOTERO_ITEM CSL_CITATION {"citationID":"kEg0v8gX","properties":{"formattedCitation":"(Block et al., 2019; Bolsenga et al., 1988)","plainCitation":"(Block et al., 2019; Bolsenga et al., 1988)","noteIndex":0},"citationItems":[{"id":981,"uris":["http://zotero.org/users/local/243Lnhj0/items/6MU3VEKL","http://zotero.org/users/15112760/items/6MU3VEKL"],"itemData":{"id":981,"type":"article-journal","abstract":"Winter is an important season for many limnological processes, which can range from biogeochemical transformations to ecological interactions. Interest in the structure and function of lake ecosystems under ice is on the rise. Although limnologists working at polar latitudes have a long history of winter work, the required knowledge to successfully sample under winter conditions is not widely available and relatively few limnologists receive formal training. In particular, the deployment and operation of equipment in below 0°C temperatures pose considerable logistical and methodological challenges, as do the safety risks of sampling during the ice-covered period. Here, we consolidate information on winter lake sampling and describe effective methods to measure physical, chemical, and biological variables in and under ice. We describe variation in snow and ice conditions and discuss implications for sampling logistics and safety. We outline commonly encountered methodological challenges and make recommendations for best practices to maximize safety and efficiency when sampling through ice or deploying instruments in ice-covered lakes. Application of such practices over a broad range of ice-covered lakes will contribute to a better understanding of the factors that regulate lakes during winter and how winter conditions affect the subsequent ice-free period.","container-title":"Limnology and Oceanography: Methods","DOI":"10.1002/lom3.10295","ISSN":"1541-5856","issue":"1","language":"en","license":"© 2018 Association for the Sciences of Limnology and Oceanography","note":"_eprint: https://aslopubs.onlinelibrary.wiley.com/doi/pdf/10.1002/lom3.10295","page":"42-57","source":"Wiley Online Library","title":"The unique methodological challenges of winter limnology","volume":"17","author":[{"family":"Block","given":"Benjamin D."},{"family":"Denfeld","given":"Blaize A."},{"family":"Stockwell","given":"Jason D."},{"family":"Flaim","given":"Giovanna"},{"family":"Grossart","given":"Hans-Peter F."},{"family":"Knoll","given":"Lesley B."},{"family":"Maier","given":"Dominique B."},{"family":"North","given":"Rebecca L."},{"family":"Rautio","given":"Milla"},{"family":"Rusak","given":"James A."},{"family":"Sadro","given":"Steve"},{"family":"Weyhenmeyer","given":"Gesa A."},{"family":"Bramburger","given":"Andrew J."},{"family":"Branstrator","given":"Donn K."},{"family":"Salonen","given":"Kalevi"},{"family":"Hampton","given":"Stephanie E."}],"issued":{"date-parts":[["2019"]]}},"label":"page"},{"id":982,"uris":["http://zotero.org/users/local/243Lnhj0/items/CLRT75D6","http://zotero.org/users/15112760/items/CLRT75D6"],"itemData":{"id":982,"type":"article-journal","abstract":"A pilot program tested the feasibility of conducting a study on the under-ice ecology of the Great Lakes. The east arm of Grand Traverse Bay, in the lower peninsula of Michigan, was chosen as the test area. The project was conducted in three phases; (1) a pre-ice cruise (open water), (2) an under-ice phase, and (3) a post-ice cruise (open water). Overall, an under-ice ecology program that could produce sound scientific results was found to be feasible. However, to be successful, detailed planning is essential and careful attention must be given to operational safety, proper winter clothing, and scientific coordination.","container-title":"Journal of Great Lakes Research","DOI":"10.1016/S0380-1330(88)71567-1","ISSN":"0380-1330","issue":"3","journalAbbreviation":"Journal of Great Lakes Research","page":"372-376","source":"ScienceDirect","title":"Operations for an Under-Ice Ecology Program","volume":"14","author":[{"family":"Bolsenga","given":"S. J."},{"family":"Vanderploeg","given":"H. A."},{"family":"Quigley","given":"M. A."},{"family":"Fahnenstiel","given":"G. L."}],"issued":{"date-parts":[["1988",1,1]]}},"label":"page"}],"schema":"https://github.com/citation-style-language/schema/raw/master/csl-citation.json"} </w:instrText>
      </w:r>
      <w:r w:rsidRPr="003511CA">
        <w:rPr>
          <w:rFonts w:ascii="Times New Roman" w:hAnsi="Times New Roman" w:cs="Times New Roman"/>
        </w:rPr>
        <w:fldChar w:fldCharType="separate"/>
      </w:r>
      <w:r w:rsidRPr="003511CA">
        <w:rPr>
          <w:rFonts w:ascii="Times New Roman" w:hAnsi="Times New Roman" w:cs="Times New Roman"/>
        </w:rPr>
        <w:t>(Block et al., 2019; Bolsenga et al., 1988)</w:t>
      </w:r>
      <w:r w:rsidRPr="003511CA">
        <w:rPr>
          <w:rFonts w:ascii="Times New Roman" w:hAnsi="Times New Roman" w:cs="Times New Roman"/>
        </w:rPr>
        <w:fldChar w:fldCharType="end"/>
      </w:r>
      <w:r w:rsidRPr="003511CA">
        <w:rPr>
          <w:rFonts w:ascii="Times New Roman" w:hAnsi="Times New Roman" w:cs="Times New Roman"/>
        </w:rPr>
        <w:t xml:space="preserve">. </w:t>
      </w:r>
    </w:p>
    <w:p w14:paraId="7D2A4AA9" w14:textId="6D4745DD" w:rsidR="008956C7" w:rsidRDefault="008B670A" w:rsidP="00235F87">
      <w:r w:rsidRPr="003511CA">
        <w:rPr>
          <w:rFonts w:ascii="Times New Roman" w:hAnsi="Times New Roman" w:cs="Times New Roman"/>
        </w:rPr>
        <w:t xml:space="preserve">One such variable, ice cover, is notoriously variable between years and among lakes </w:t>
      </w:r>
      <w:r w:rsidRPr="003511CA">
        <w:rPr>
          <w:rFonts w:ascii="Times New Roman" w:hAnsi="Times New Roman" w:cs="Times New Roman"/>
        </w:rPr>
        <w:fldChar w:fldCharType="begin"/>
      </w:r>
      <w:r w:rsidRPr="003511CA">
        <w:rPr>
          <w:rFonts w:ascii="Times New Roman" w:hAnsi="Times New Roman" w:cs="Times New Roman"/>
        </w:rPr>
        <w:instrText xml:space="preserve"> ADDIN ZOTERO_ITEM CSL_CITATION {"citationID":"iiFTs6Xy","properties":{"formattedCitation":"(Fujisaki et al., 2012; {\\i{}Simulating Impacts of Precipitation on Ice Cover and Surface Water Temperature Across Large Lakes - Fujisaki-Manome - 2020 - Journal of Geophysical Research: Oceans - Wiley Online Library}, n.d.)","plainCitation":"(Fujisaki et al., 2012; Simulating Impacts of Precipitation on Ice Cover and Surface Water Temperature Across Large Lakes - Fujisaki-Manome - 2020 - Journal of Geophysical Research: Oceans - Wiley Online Library, n.d.)","noteIndex":0},"citationItems":[{"id":975,"uris":["http://zotero.org/users/local/243Lnhj0/items/YP4F82S3","http://zotero.org/users/15112760/items/YP4F82S3"],"itemData":{"id":975,"type":"article-journal","abstract":"A hydrodynamic model that includes ice processes and is optimized for parallel processing was configured for Lake Erie in order to study the ice–water coupling processes in the lake. A hindcast from April 2003 to December 2004 with hourly atmospheric forcing was conducted. The model reproduced the seasonal variation of ice cover, but the development of ice extent in January and its decay in March somewhat preceded the observations. Modeled lake circulation in ice-free seasons is consistent with previous studies for Lake Erie. Thermal structure of the lake was reasonably comparable to both satellite-derived observations and in-situ measurements, with mean differences ranging from −2°C to 4°C, depending on the season. The impacts of ice–water stress coupling and basal melting of ice were examined based on numerical experiments. The results show that: 1) ice–water stress coupling significantly dampens the subjacent lake circulation in winter due to packed ice cover that slows down the surface water, and 2) basal melting of ice contributes to widespread ice cover in the lake. The demonstrated model validity could lead to further studies of ice–water processes in the lake, including interannual variation and impacts on ecosystems.","container-title":"Journal of Great Lakes Research","DOI":"10.1016/j.jglr.2012.09.021","ISSN":"0380-1330","issue":"4","journalAbbreviation":"Journal of Great Lakes Research","page":"585-599","source":"ScienceDirect","title":"A modeling study of ice–water processes for Lake Erie applying coupled ice-circulation models","volume":"38","author":[{"family":"Fujisaki","given":"Ayumi"},{"family":"Wang","given":"Jia"},{"family":"Hu","given":"Haoguo"},{"family":"Schwab","given":"David J."},{"family":"Hawley","given":"Nathan"},{"family":"Rao","given":"Yerubandi R."}],"issued":{"date-parts":[["2012",12,1]]}},"label":"page"},{"id":976,"uris":["http://zotero.org/users/local/243Lnhj0/items/QEGD7CQ5","http://zotero.org/users/15112760/items/QEGD7CQ5"],"itemData":{"id":976,"type":"webpage","title":"Simulating Impacts of Precipitation on Ice Cover and Surface Water Temperature Across Large Lakes - Fujisaki-Manome - 2020 - Journal of Geophysical Research: Oceans - Wiley Online Library","URL":"https://agupubs.onlinelibrary.wiley.com/doi/10.1029/2019JC015950","accessed":{"date-parts":[["2025",7,11]]}},"label":"page"}],"schema":"https://github.com/citation-style-language/schema/raw/master/csl-citation.json"} </w:instrText>
      </w:r>
      <w:r w:rsidRPr="003511CA">
        <w:rPr>
          <w:rFonts w:ascii="Times New Roman" w:hAnsi="Times New Roman" w:cs="Times New Roman"/>
        </w:rPr>
        <w:fldChar w:fldCharType="separate"/>
      </w:r>
      <w:r w:rsidRPr="003511CA">
        <w:rPr>
          <w:rFonts w:ascii="Times New Roman" w:hAnsi="Times New Roman" w:cs="Times New Roman"/>
          <w:kern w:val="0"/>
        </w:rPr>
        <w:t xml:space="preserve">(Fujisaki et al., 2012; </w:t>
      </w:r>
      <w:r w:rsidRPr="003511CA">
        <w:rPr>
          <w:rFonts w:ascii="Times New Roman" w:hAnsi="Times New Roman" w:cs="Times New Roman"/>
          <w:i/>
          <w:iCs/>
          <w:kern w:val="0"/>
        </w:rPr>
        <w:t>Simulating Impacts of Precipitation on Ice Cover and Surface Water Temperature Across Large Lakes - Fujisaki-Manome - 2020 - Journal of Geophysical Research: Oceans - Wiley Online Library</w:t>
      </w:r>
      <w:r w:rsidRPr="003511CA">
        <w:rPr>
          <w:rFonts w:ascii="Times New Roman" w:hAnsi="Times New Roman" w:cs="Times New Roman"/>
          <w:kern w:val="0"/>
        </w:rPr>
        <w:t>, n.d.)</w:t>
      </w:r>
      <w:r w:rsidRPr="003511CA">
        <w:rPr>
          <w:rFonts w:ascii="Times New Roman" w:hAnsi="Times New Roman" w:cs="Times New Roman"/>
        </w:rPr>
        <w:fldChar w:fldCharType="end"/>
      </w:r>
      <w:r>
        <w:rPr>
          <w:rFonts w:ascii="Times New Roman" w:hAnsi="Times New Roman" w:cs="Times New Roman"/>
        </w:rPr>
        <w:t xml:space="preserve">. </w:t>
      </w:r>
    </w:p>
    <w:p w14:paraId="5BB3F1B6" w14:textId="77777777" w:rsidR="008956C7" w:rsidRDefault="008956C7" w:rsidP="00235F87"/>
    <w:p w14:paraId="18658438" w14:textId="77777777" w:rsidR="008956C7" w:rsidRDefault="008956C7" w:rsidP="00235F87"/>
    <w:p w14:paraId="298DA748" w14:textId="77777777" w:rsidR="008956C7" w:rsidRDefault="008956C7" w:rsidP="00235F87"/>
    <w:p w14:paraId="223197AB" w14:textId="77777777" w:rsidR="008956C7" w:rsidRDefault="008956C7" w:rsidP="00235F87"/>
    <w:p w14:paraId="5D0433B9" w14:textId="77777777" w:rsidR="00031C20" w:rsidRDefault="00031C20" w:rsidP="004C5C07">
      <w:pPr>
        <w:pStyle w:val="Bibliography"/>
        <w:ind w:left="0" w:firstLine="0"/>
      </w:pPr>
    </w:p>
    <w:p w14:paraId="2886B8E1" w14:textId="1871B39C" w:rsidR="00D13DF2" w:rsidRPr="00D969EF" w:rsidRDefault="008956C7" w:rsidP="00D13DF2">
      <w:pPr>
        <w:pStyle w:val="Bibliography"/>
        <w:rPr>
          <w:rFonts w:ascii="Times New Roman" w:hAnsi="Times New Roman" w:cs="Times New Roman"/>
        </w:rPr>
      </w:pPr>
      <w:r w:rsidRPr="00D969EF">
        <w:rPr>
          <w:rFonts w:ascii="Times New Roman" w:hAnsi="Times New Roman" w:cs="Times New Roman"/>
        </w:rPr>
        <w:fldChar w:fldCharType="begin"/>
      </w:r>
      <w:r w:rsidR="004F7C96" w:rsidRPr="00D969EF">
        <w:rPr>
          <w:rFonts w:ascii="Times New Roman" w:hAnsi="Times New Roman" w:cs="Times New Roman"/>
        </w:rPr>
        <w:instrText xml:space="preserve"> ADDIN ZOTERO_BIBL {"uncited":[],"omitted":[],"custom":[]} CSL_BIBLIOGRAPHY </w:instrText>
      </w:r>
      <w:r w:rsidRPr="00D969EF">
        <w:rPr>
          <w:rFonts w:ascii="Times New Roman" w:hAnsi="Times New Roman" w:cs="Times New Roman"/>
        </w:rPr>
        <w:fldChar w:fldCharType="separate"/>
      </w:r>
      <w:r w:rsidR="00D13DF2" w:rsidRPr="00D969EF">
        <w:rPr>
          <w:rFonts w:ascii="Times New Roman" w:hAnsi="Times New Roman" w:cs="Times New Roman"/>
        </w:rPr>
        <w:t>A test of the subsidy–stability hypothesis: The effects of terrestrial carbon in aquatic ecosystems—Jones—2015—Ecology—Wiley Online Library. (n.d.). Retrieved July 14, 2025, from https://esajournals.onlinelibrary.wiley.com/doi/10.1890/14-1783.1</w:t>
      </w:r>
    </w:p>
    <w:p w14:paraId="536F5E56"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Adams, H. E., Crump, B. C., &amp; Kling, G. W. (2014). Metacommunity dynamics of bacteria in an arctic lake: The impact of species sorting and mass effects on bacterial production and biogeography. Frontiers in Microbiology, 5. https://doi.org/10.3389/fmicb.2014.00082</w:t>
      </w:r>
    </w:p>
    <w:p w14:paraId="7282F7D5"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 xml:space="preserve">Block, B. D., Denfeld, B. A., Stockwell, J. D., Flaim, G., </w:t>
      </w:r>
      <w:proofErr w:type="spellStart"/>
      <w:r w:rsidRPr="00D969EF">
        <w:rPr>
          <w:rFonts w:ascii="Times New Roman" w:hAnsi="Times New Roman" w:cs="Times New Roman"/>
        </w:rPr>
        <w:t>Grossart</w:t>
      </w:r>
      <w:proofErr w:type="spellEnd"/>
      <w:r w:rsidRPr="00D969EF">
        <w:rPr>
          <w:rFonts w:ascii="Times New Roman" w:hAnsi="Times New Roman" w:cs="Times New Roman"/>
        </w:rPr>
        <w:t xml:space="preserve">, H.-P. F., Knoll, L. B., Maier, D. B., North, R. L., Rautio, M., Rusak, J. A., Sadro, S., </w:t>
      </w:r>
      <w:proofErr w:type="spellStart"/>
      <w:r w:rsidRPr="00D969EF">
        <w:rPr>
          <w:rFonts w:ascii="Times New Roman" w:hAnsi="Times New Roman" w:cs="Times New Roman"/>
        </w:rPr>
        <w:t>Weyhenmeyer</w:t>
      </w:r>
      <w:proofErr w:type="spellEnd"/>
      <w:r w:rsidRPr="00D969EF">
        <w:rPr>
          <w:rFonts w:ascii="Times New Roman" w:hAnsi="Times New Roman" w:cs="Times New Roman"/>
        </w:rPr>
        <w:t xml:space="preserve">, G. A., </w:t>
      </w:r>
      <w:proofErr w:type="spellStart"/>
      <w:r w:rsidRPr="00D969EF">
        <w:rPr>
          <w:rFonts w:ascii="Times New Roman" w:hAnsi="Times New Roman" w:cs="Times New Roman"/>
        </w:rPr>
        <w:t>Bramburger</w:t>
      </w:r>
      <w:proofErr w:type="spellEnd"/>
      <w:r w:rsidRPr="00D969EF">
        <w:rPr>
          <w:rFonts w:ascii="Times New Roman" w:hAnsi="Times New Roman" w:cs="Times New Roman"/>
        </w:rPr>
        <w:t xml:space="preserve">, A. J., </w:t>
      </w:r>
      <w:proofErr w:type="spellStart"/>
      <w:r w:rsidRPr="00D969EF">
        <w:rPr>
          <w:rFonts w:ascii="Times New Roman" w:hAnsi="Times New Roman" w:cs="Times New Roman"/>
        </w:rPr>
        <w:t>Branstrator</w:t>
      </w:r>
      <w:proofErr w:type="spellEnd"/>
      <w:r w:rsidRPr="00D969EF">
        <w:rPr>
          <w:rFonts w:ascii="Times New Roman" w:hAnsi="Times New Roman" w:cs="Times New Roman"/>
        </w:rPr>
        <w:t>, D. K., Salonen, K., &amp; Hampton, S. E. (2019). The unique methodological challenges of winter limnology. Limnology and Oceanography: Methods, 17(1), 42–57. https://doi.org/10.1002/lom3.10295</w:t>
      </w:r>
    </w:p>
    <w:p w14:paraId="256AAA7B" w14:textId="77777777" w:rsidR="00D13DF2" w:rsidRPr="00D969EF" w:rsidRDefault="00D13DF2" w:rsidP="00D13DF2">
      <w:pPr>
        <w:pStyle w:val="Bibliography"/>
        <w:rPr>
          <w:rFonts w:ascii="Times New Roman" w:hAnsi="Times New Roman" w:cs="Times New Roman"/>
        </w:rPr>
      </w:pPr>
      <w:proofErr w:type="spellStart"/>
      <w:r w:rsidRPr="00D969EF">
        <w:rPr>
          <w:rFonts w:ascii="Times New Roman" w:hAnsi="Times New Roman" w:cs="Times New Roman"/>
        </w:rPr>
        <w:lastRenderedPageBreak/>
        <w:t>Bolsenga</w:t>
      </w:r>
      <w:proofErr w:type="spellEnd"/>
      <w:r w:rsidRPr="00D969EF">
        <w:rPr>
          <w:rFonts w:ascii="Times New Roman" w:hAnsi="Times New Roman" w:cs="Times New Roman"/>
        </w:rPr>
        <w:t xml:space="preserve">, S. J., Vanderploeg, H. A., Quigley, M. A., &amp; </w:t>
      </w:r>
      <w:proofErr w:type="spellStart"/>
      <w:r w:rsidRPr="00D969EF">
        <w:rPr>
          <w:rFonts w:ascii="Times New Roman" w:hAnsi="Times New Roman" w:cs="Times New Roman"/>
        </w:rPr>
        <w:t>Fahnenstiel</w:t>
      </w:r>
      <w:proofErr w:type="spellEnd"/>
      <w:r w:rsidRPr="00D969EF">
        <w:rPr>
          <w:rFonts w:ascii="Times New Roman" w:hAnsi="Times New Roman" w:cs="Times New Roman"/>
        </w:rPr>
        <w:t>, G. L. (1988). Operations for an Under-Ice Ecology Program. Journal of Great Lakes Research, 14(3), 372–376. https://doi.org/10.1016/S0380-1330(88)71567-1</w:t>
      </w:r>
    </w:p>
    <w:p w14:paraId="081AED28"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Cotner, J. B., Hall, E. K., Scott, T., &amp; Heldal, M. (2010). Freshwater Bacteria are Stoichiometrically Flexible with a Nutrient Composition Similar to Seston. Frontiers in Microbiology, 1. https://doi.org/10.3389/fmicb.2010.00132</w:t>
      </w:r>
    </w:p>
    <w:p w14:paraId="0C08BB0D"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Fujisaki, A., Wang, J., Hu, H., Schwab, D. J., Hawley, N., &amp; Rao, Y. R. (2012). A modeling study of ice–water processes for Lake Erie applying coupled ice-circulation models. Journal of Great Lakes Research, 38(4), 585–599. https://doi.org/10.1016/j.jglr.2012.09.021</w:t>
      </w:r>
    </w:p>
    <w:p w14:paraId="45FC98F2"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Global Change Biology—2018—Creed—Global change‐driven effects on dissolved organic matter composition Implications (1).pdf. (n.d.). Google Docs. Retrieved July 11, 2025, from https://drive.google.com/file/d/1KbxTHAGoV_vm-eiIJz7KaVglZzLbarnI/view?usp=sharing&amp;usp=embed_facebook</w:t>
      </w:r>
    </w:p>
    <w:p w14:paraId="068450BD"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Global emergent responses of stream microbial metabolism to glacier shrinkage | Nature Geoscience. (n.d.). Retrieved July 14, 2025, from https://www.nature.com/articles/s41561-024-01393-6</w:t>
      </w:r>
    </w:p>
    <w:p w14:paraId="1D1A0774"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Godwin, C. M., &amp; Cotner, J. B. (2015). Stoichiometric flexibility in diverse aquatic heterotrophic bacteria is coupled to differences in cellular phosphorus quotas. Frontiers in Microbiology, 6. https://doi.org/10.3389/fmicb.2015.00159</w:t>
      </w:r>
    </w:p>
    <w:p w14:paraId="0A9CA7BD"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 xml:space="preserve">Hampton, S. E., Galloway, A. W. E., Powers, S. M., </w:t>
      </w:r>
      <w:proofErr w:type="spellStart"/>
      <w:r w:rsidRPr="00D969EF">
        <w:rPr>
          <w:rFonts w:ascii="Times New Roman" w:hAnsi="Times New Roman" w:cs="Times New Roman"/>
        </w:rPr>
        <w:t>Ozersky</w:t>
      </w:r>
      <w:proofErr w:type="spellEnd"/>
      <w:r w:rsidRPr="00D969EF">
        <w:rPr>
          <w:rFonts w:ascii="Times New Roman" w:hAnsi="Times New Roman" w:cs="Times New Roman"/>
        </w:rPr>
        <w:t xml:space="preserve">, T., Woo, K. H., Batt, R. D., Labou, S. G., O’Reilly, C. M., Sharma, S., Lottig, N. R., Stanley, E. H., North, R. L., Stockwell, J. D., Adrian, R., </w:t>
      </w:r>
      <w:proofErr w:type="spellStart"/>
      <w:r w:rsidRPr="00D969EF">
        <w:rPr>
          <w:rFonts w:ascii="Times New Roman" w:hAnsi="Times New Roman" w:cs="Times New Roman"/>
        </w:rPr>
        <w:t>Weyhenmeyer</w:t>
      </w:r>
      <w:proofErr w:type="spellEnd"/>
      <w:r w:rsidRPr="00D969EF">
        <w:rPr>
          <w:rFonts w:ascii="Times New Roman" w:hAnsi="Times New Roman" w:cs="Times New Roman"/>
        </w:rPr>
        <w:t xml:space="preserve">, G. A., Arvola, L., Baulch, H. M., Bertani, I., Bowman </w:t>
      </w:r>
      <w:r w:rsidRPr="00D969EF">
        <w:rPr>
          <w:rFonts w:ascii="Times New Roman" w:hAnsi="Times New Roman" w:cs="Times New Roman"/>
        </w:rPr>
        <w:lastRenderedPageBreak/>
        <w:t xml:space="preserve">Jr., L. L., … </w:t>
      </w:r>
      <w:proofErr w:type="spellStart"/>
      <w:r w:rsidRPr="00D969EF">
        <w:rPr>
          <w:rFonts w:ascii="Times New Roman" w:hAnsi="Times New Roman" w:cs="Times New Roman"/>
        </w:rPr>
        <w:t>Xenopoulos</w:t>
      </w:r>
      <w:proofErr w:type="spellEnd"/>
      <w:r w:rsidRPr="00D969EF">
        <w:rPr>
          <w:rFonts w:ascii="Times New Roman" w:hAnsi="Times New Roman" w:cs="Times New Roman"/>
        </w:rPr>
        <w:t>, M. A. (2017). Ecology under lake ice. Ecology Letters, 20(1), 98–111. https://doi.org/10.1111/ele.12699</w:t>
      </w:r>
    </w:p>
    <w:p w14:paraId="36DBB2C9"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 xml:space="preserve">Hampton, S. E., Moore, M. V., </w:t>
      </w:r>
      <w:proofErr w:type="spellStart"/>
      <w:r w:rsidRPr="00D969EF">
        <w:rPr>
          <w:rFonts w:ascii="Times New Roman" w:hAnsi="Times New Roman" w:cs="Times New Roman"/>
        </w:rPr>
        <w:t>Ozersky</w:t>
      </w:r>
      <w:proofErr w:type="spellEnd"/>
      <w:r w:rsidRPr="00D969EF">
        <w:rPr>
          <w:rFonts w:ascii="Times New Roman" w:hAnsi="Times New Roman" w:cs="Times New Roman"/>
        </w:rPr>
        <w:t xml:space="preserve">, T., Stanley, E. H., </w:t>
      </w:r>
      <w:proofErr w:type="spellStart"/>
      <w:r w:rsidRPr="00D969EF">
        <w:rPr>
          <w:rFonts w:ascii="Times New Roman" w:hAnsi="Times New Roman" w:cs="Times New Roman"/>
        </w:rPr>
        <w:t>Polashenski</w:t>
      </w:r>
      <w:proofErr w:type="spellEnd"/>
      <w:r w:rsidRPr="00D969EF">
        <w:rPr>
          <w:rFonts w:ascii="Times New Roman" w:hAnsi="Times New Roman" w:cs="Times New Roman"/>
        </w:rPr>
        <w:t>, C. M., &amp; Galloway, A. W. E. (2015). Heating up a cold subject: Prospects for under-ice plankton research in lakes. Journal of Plankton Research, 37(2), 277–284. https://doi.org/10.1093/plankt/fbv002</w:t>
      </w:r>
    </w:p>
    <w:p w14:paraId="25669A8B"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Hudson, J. C., &amp; Ziegler, S. S. (2014). Environment, Culture, and The Great Lakes Fisheries*. Geographical Review, 104(4), 391–413. https://doi.org/10.1111/j.1931-0846.2014.12041.x</w:t>
      </w:r>
    </w:p>
    <w:p w14:paraId="6C4391F2"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Michoud, G., Peter, H., Busi, S. B., Bourquin, M., Kohler, T. J., Geers, A., Ezzat, L., &amp; Battin, T. J. (2025). Mapping the metagenomic diversity of the multi-kingdom glacier-fed stream microbiome. Nature Microbiology, 10(1), 217–230. https://doi.org/10.1038/s41564-024-01874-9</w:t>
      </w:r>
    </w:p>
    <w:p w14:paraId="7742EDBE"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Morán, X. A. G., Alonso-Sáez, L., Nogueira, E., Ducklow, H. W., González, N., López-Urrutia, Á., Díaz-Pérez, L., Calvo-Díaz, A., Arandia-</w:t>
      </w:r>
      <w:proofErr w:type="spellStart"/>
      <w:r w:rsidRPr="00D969EF">
        <w:rPr>
          <w:rFonts w:ascii="Times New Roman" w:hAnsi="Times New Roman" w:cs="Times New Roman"/>
        </w:rPr>
        <w:t>Gorostidi</w:t>
      </w:r>
      <w:proofErr w:type="spellEnd"/>
      <w:r w:rsidRPr="00D969EF">
        <w:rPr>
          <w:rFonts w:ascii="Times New Roman" w:hAnsi="Times New Roman" w:cs="Times New Roman"/>
        </w:rPr>
        <w:t>, N., &amp; Huete-Stauffer, T. M. (2015). More, smaller bacteria in response to ocean’s warming? Proceedings of the Royal Society B: Biological Sciences, 282(1810), 20150371. https://doi.org/10.1098/rspb.2015.0371</w:t>
      </w:r>
    </w:p>
    <w:p w14:paraId="5DA7838A" w14:textId="77777777" w:rsidR="00D13DF2" w:rsidRPr="00D969EF" w:rsidRDefault="00D13DF2" w:rsidP="00D13DF2">
      <w:pPr>
        <w:pStyle w:val="Bibliography"/>
        <w:rPr>
          <w:rFonts w:ascii="Times New Roman" w:hAnsi="Times New Roman" w:cs="Times New Roman"/>
        </w:rPr>
      </w:pPr>
      <w:proofErr w:type="spellStart"/>
      <w:r w:rsidRPr="00D969EF">
        <w:rPr>
          <w:rFonts w:ascii="Times New Roman" w:hAnsi="Times New Roman" w:cs="Times New Roman"/>
        </w:rPr>
        <w:t>Özkundakci</w:t>
      </w:r>
      <w:proofErr w:type="spellEnd"/>
      <w:r w:rsidRPr="00D969EF">
        <w:rPr>
          <w:rFonts w:ascii="Times New Roman" w:hAnsi="Times New Roman" w:cs="Times New Roman"/>
        </w:rPr>
        <w:t xml:space="preserve">, D., Gsell, A. S., Hintze, T., </w:t>
      </w:r>
      <w:proofErr w:type="spellStart"/>
      <w:r w:rsidRPr="00D969EF">
        <w:rPr>
          <w:rFonts w:ascii="Times New Roman" w:hAnsi="Times New Roman" w:cs="Times New Roman"/>
        </w:rPr>
        <w:t>Täuscher</w:t>
      </w:r>
      <w:proofErr w:type="spellEnd"/>
      <w:r w:rsidRPr="00D969EF">
        <w:rPr>
          <w:rFonts w:ascii="Times New Roman" w:hAnsi="Times New Roman" w:cs="Times New Roman"/>
        </w:rPr>
        <w:t>, H., &amp; Adrian, R. (2016). Winter severity determines functional trait composition of phytoplankton in seasonally ice-covered lakes. Global Change Biology, 22(1), 284–298. https://doi.org/10.1111/gcb.13085</w:t>
      </w:r>
    </w:p>
    <w:p w14:paraId="7E6E2629"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lastRenderedPageBreak/>
        <w:t>Phillips, K. N., Godwin, C. M., &amp; Cotner, J. B. (2017). The Effects of Nutrient Imbalances and Temperature on the Biomass Stoichiometry of Freshwater Bacteria. Frontiers in Microbiology, 8. https://doi.org/10.3389/fmicb.2017.01692</w:t>
      </w:r>
    </w:p>
    <w:p w14:paraId="62BAFBB6"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Powers, S. M., &amp; Hampton, S. E. (2016). Winter Limnology as a New Frontier. Limnology and Oceanography Bulletin, 25(4), 103–108. https://doi.org/10.1002/lob.10152</w:t>
      </w:r>
    </w:p>
    <w:p w14:paraId="3A576908"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 xml:space="preserve">Pu, G., </w:t>
      </w:r>
      <w:proofErr w:type="spellStart"/>
      <w:r w:rsidRPr="00D969EF">
        <w:rPr>
          <w:rFonts w:ascii="Times New Roman" w:hAnsi="Times New Roman" w:cs="Times New Roman"/>
        </w:rPr>
        <w:t>Shchapov</w:t>
      </w:r>
      <w:proofErr w:type="spellEnd"/>
      <w:r w:rsidRPr="00D969EF">
        <w:rPr>
          <w:rFonts w:ascii="Times New Roman" w:hAnsi="Times New Roman" w:cs="Times New Roman"/>
        </w:rPr>
        <w:t xml:space="preserve">, K., Pearce, N. J. T., Bowen, K., </w:t>
      </w:r>
      <w:proofErr w:type="spellStart"/>
      <w:r w:rsidRPr="00D969EF">
        <w:rPr>
          <w:rFonts w:ascii="Times New Roman" w:hAnsi="Times New Roman" w:cs="Times New Roman"/>
        </w:rPr>
        <w:t>Bramburger</w:t>
      </w:r>
      <w:proofErr w:type="spellEnd"/>
      <w:r w:rsidRPr="00D969EF">
        <w:rPr>
          <w:rFonts w:ascii="Times New Roman" w:hAnsi="Times New Roman" w:cs="Times New Roman"/>
        </w:rPr>
        <w:t xml:space="preserve">, A., Camilleri, A., Carrick, H., Chaffin, J. D., Cody, W., Coleman, M. L., Currie, W. J. S., Depew, D. C., Doubek, J. P., Eveleth, R., Fitzpatrick, M., Glyshaw, P. W., Godwin, C. M., McKay, R. M., Munawar, M., … </w:t>
      </w:r>
      <w:proofErr w:type="spellStart"/>
      <w:r w:rsidRPr="00D969EF">
        <w:rPr>
          <w:rFonts w:ascii="Times New Roman" w:hAnsi="Times New Roman" w:cs="Times New Roman"/>
        </w:rPr>
        <w:t>Ozersky</w:t>
      </w:r>
      <w:proofErr w:type="spellEnd"/>
      <w:r w:rsidRPr="00D969EF">
        <w:rPr>
          <w:rFonts w:ascii="Times New Roman" w:hAnsi="Times New Roman" w:cs="Times New Roman"/>
        </w:rPr>
        <w:t>, T. (2025). The Great Lakes Winter Grab: Limnological data from a multi-institutional winter sampling campaign on the Laurentian Great Lakes. Limnology and Oceanography Letters, 10(1), 37–61. https://doi.org/10.1002/lol2.10447</w:t>
      </w:r>
    </w:p>
    <w:p w14:paraId="466531AC"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 xml:space="preserve">Rau, E., </w:t>
      </w:r>
      <w:proofErr w:type="spellStart"/>
      <w:r w:rsidRPr="00D969EF">
        <w:rPr>
          <w:rFonts w:ascii="Times New Roman" w:hAnsi="Times New Roman" w:cs="Times New Roman"/>
        </w:rPr>
        <w:t>Riseng</w:t>
      </w:r>
      <w:proofErr w:type="spellEnd"/>
      <w:r w:rsidRPr="00D969EF">
        <w:rPr>
          <w:rFonts w:ascii="Times New Roman" w:hAnsi="Times New Roman" w:cs="Times New Roman"/>
        </w:rPr>
        <w:t>, C., Vaccaro, L., &amp; Read, J. G. (n.d.). The Dynamic Great Lakes Economy: Employment Trends From 2009 To 2018. Retrieved July 11, 2025, from https://repository.library.noaa.gov/view/noaa/38612</w:t>
      </w:r>
    </w:p>
    <w:p w14:paraId="332F5E30"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 xml:space="preserve">Salonen, K., </w:t>
      </w:r>
      <w:proofErr w:type="spellStart"/>
      <w:r w:rsidRPr="00D969EF">
        <w:rPr>
          <w:rFonts w:ascii="Times New Roman" w:hAnsi="Times New Roman" w:cs="Times New Roman"/>
        </w:rPr>
        <w:t>Leppäranta</w:t>
      </w:r>
      <w:proofErr w:type="spellEnd"/>
      <w:r w:rsidRPr="00D969EF">
        <w:rPr>
          <w:rFonts w:ascii="Times New Roman" w:hAnsi="Times New Roman" w:cs="Times New Roman"/>
        </w:rPr>
        <w:t>, M., Viljanen, M., &amp; Gulati, R. D. (2009). Perspectives in winter limnology: Closing the annual cycle of freezing lakes. Aquatic Ecology, 43(3), 609–616. https://doi.org/10.1007/s10452-009-9278-z</w:t>
      </w:r>
    </w:p>
    <w:p w14:paraId="3B3D34F3"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Simulating Impacts of Precipitation on Ice Cover and Surface Water Temperature Across Large Lakes—Fujisaki-</w:t>
      </w:r>
      <w:proofErr w:type="spellStart"/>
      <w:r w:rsidRPr="00D969EF">
        <w:rPr>
          <w:rFonts w:ascii="Times New Roman" w:hAnsi="Times New Roman" w:cs="Times New Roman"/>
        </w:rPr>
        <w:t>Manome</w:t>
      </w:r>
      <w:proofErr w:type="spellEnd"/>
      <w:r w:rsidRPr="00D969EF">
        <w:rPr>
          <w:rFonts w:ascii="Times New Roman" w:hAnsi="Times New Roman" w:cs="Times New Roman"/>
        </w:rPr>
        <w:t>—2020—Journal of Geophysical Research: Oceans—Wiley Online Library. (n.d.). Retrieved July 11, 2025, from https://agupubs.onlinelibrary.wiley.com/doi/10.1029/2019JC015950</w:t>
      </w:r>
    </w:p>
    <w:p w14:paraId="36251C21"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 xml:space="preserve">Sommer, U., Adrian, R., </w:t>
      </w:r>
      <w:proofErr w:type="spellStart"/>
      <w:r w:rsidRPr="00D969EF">
        <w:rPr>
          <w:rFonts w:ascii="Times New Roman" w:hAnsi="Times New Roman" w:cs="Times New Roman"/>
        </w:rPr>
        <w:t>Domis</w:t>
      </w:r>
      <w:proofErr w:type="spellEnd"/>
      <w:r w:rsidRPr="00D969EF">
        <w:rPr>
          <w:rFonts w:ascii="Times New Roman" w:hAnsi="Times New Roman" w:cs="Times New Roman"/>
        </w:rPr>
        <w:t xml:space="preserve">, L. D. S., Elser, J. J., Gaedke, U., </w:t>
      </w:r>
      <w:proofErr w:type="spellStart"/>
      <w:r w:rsidRPr="00D969EF">
        <w:rPr>
          <w:rFonts w:ascii="Times New Roman" w:hAnsi="Times New Roman" w:cs="Times New Roman"/>
        </w:rPr>
        <w:t>Ibelings</w:t>
      </w:r>
      <w:proofErr w:type="spellEnd"/>
      <w:r w:rsidRPr="00D969EF">
        <w:rPr>
          <w:rFonts w:ascii="Times New Roman" w:hAnsi="Times New Roman" w:cs="Times New Roman"/>
        </w:rPr>
        <w:t xml:space="preserve">, B., Jeppesen, E., </w:t>
      </w:r>
      <w:proofErr w:type="spellStart"/>
      <w:r w:rsidRPr="00D969EF">
        <w:rPr>
          <w:rFonts w:ascii="Times New Roman" w:hAnsi="Times New Roman" w:cs="Times New Roman"/>
        </w:rPr>
        <w:t>Lürling</w:t>
      </w:r>
      <w:proofErr w:type="spellEnd"/>
      <w:r w:rsidRPr="00D969EF">
        <w:rPr>
          <w:rFonts w:ascii="Times New Roman" w:hAnsi="Times New Roman" w:cs="Times New Roman"/>
        </w:rPr>
        <w:t xml:space="preserve">, M., Molinero, J. C., </w:t>
      </w:r>
      <w:proofErr w:type="spellStart"/>
      <w:r w:rsidRPr="00D969EF">
        <w:rPr>
          <w:rFonts w:ascii="Times New Roman" w:hAnsi="Times New Roman" w:cs="Times New Roman"/>
        </w:rPr>
        <w:t>Mooij</w:t>
      </w:r>
      <w:proofErr w:type="spellEnd"/>
      <w:r w:rsidRPr="00D969EF">
        <w:rPr>
          <w:rFonts w:ascii="Times New Roman" w:hAnsi="Times New Roman" w:cs="Times New Roman"/>
        </w:rPr>
        <w:t xml:space="preserve">, W. M., Donk, E. van, &amp; Winder, M. (2012). Beyond </w:t>
      </w:r>
      <w:r w:rsidRPr="00D969EF">
        <w:rPr>
          <w:rFonts w:ascii="Times New Roman" w:hAnsi="Times New Roman" w:cs="Times New Roman"/>
        </w:rPr>
        <w:lastRenderedPageBreak/>
        <w:t>the Plankton Ecology Group (PEG) Model: Mechanisms Driving Plankton Succession. Annual Review of Ecology, Evolution, and Systematics, 43(Volume 43, 2012), 429–448. https://doi.org/10.1146/annurev-ecolsys-110411-160251</w:t>
      </w:r>
    </w:p>
    <w:p w14:paraId="48B4ED43" w14:textId="77777777" w:rsidR="00D13DF2" w:rsidRPr="00D969EF" w:rsidRDefault="00D13DF2" w:rsidP="00D13DF2">
      <w:pPr>
        <w:pStyle w:val="Bibliography"/>
        <w:rPr>
          <w:rFonts w:ascii="Times New Roman" w:hAnsi="Times New Roman" w:cs="Times New Roman"/>
        </w:rPr>
      </w:pPr>
      <w:r w:rsidRPr="00D969EF">
        <w:rPr>
          <w:rFonts w:ascii="Times New Roman" w:hAnsi="Times New Roman" w:cs="Times New Roman"/>
        </w:rPr>
        <w:t>Wen, Z., Song, K., Shang, Y., Lyu, L., Yang, Q., Fang, C., Du, J., Li, S., Liu, G., Zhang, B., &amp; Cheng, S. (2020). Variability of chlorophyll and the influence factors during winter in seasonally ice-covered lakes. Journal of Environmental Management, 276, 111338. https://doi.org/10.1016/j.jenvman.2020.111338</w:t>
      </w:r>
    </w:p>
    <w:p w14:paraId="65E47CBE" w14:textId="06078628" w:rsidR="008956C7" w:rsidRPr="00235F87" w:rsidRDefault="008956C7" w:rsidP="00235F87">
      <w:r w:rsidRPr="00D969EF">
        <w:rPr>
          <w:rFonts w:ascii="Times New Roman" w:hAnsi="Times New Roman" w:cs="Times New Roman"/>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31C20"/>
    <w:rsid w:val="00035CB5"/>
    <w:rsid w:val="0004003A"/>
    <w:rsid w:val="0004009E"/>
    <w:rsid w:val="00052CE7"/>
    <w:rsid w:val="00082036"/>
    <w:rsid w:val="00091910"/>
    <w:rsid w:val="000C678C"/>
    <w:rsid w:val="000D6203"/>
    <w:rsid w:val="00111B10"/>
    <w:rsid w:val="00130CD4"/>
    <w:rsid w:val="0014673B"/>
    <w:rsid w:val="00153CC9"/>
    <w:rsid w:val="00160E1A"/>
    <w:rsid w:val="001924CD"/>
    <w:rsid w:val="001B54D9"/>
    <w:rsid w:val="001C1C51"/>
    <w:rsid w:val="001C46F5"/>
    <w:rsid w:val="001C5A72"/>
    <w:rsid w:val="001E1F87"/>
    <w:rsid w:val="001F7B34"/>
    <w:rsid w:val="00206F40"/>
    <w:rsid w:val="0022492E"/>
    <w:rsid w:val="002273DE"/>
    <w:rsid w:val="002314C7"/>
    <w:rsid w:val="00235F87"/>
    <w:rsid w:val="002435C6"/>
    <w:rsid w:val="00270349"/>
    <w:rsid w:val="0028640B"/>
    <w:rsid w:val="002B3875"/>
    <w:rsid w:val="002C6D48"/>
    <w:rsid w:val="002E1CA9"/>
    <w:rsid w:val="002E3C62"/>
    <w:rsid w:val="002F7E62"/>
    <w:rsid w:val="00311358"/>
    <w:rsid w:val="0031237F"/>
    <w:rsid w:val="003442DE"/>
    <w:rsid w:val="003511CA"/>
    <w:rsid w:val="00373FBC"/>
    <w:rsid w:val="00396955"/>
    <w:rsid w:val="003C34A1"/>
    <w:rsid w:val="003E2783"/>
    <w:rsid w:val="003E3E04"/>
    <w:rsid w:val="00425C41"/>
    <w:rsid w:val="00431A50"/>
    <w:rsid w:val="0044059F"/>
    <w:rsid w:val="004713F8"/>
    <w:rsid w:val="00490519"/>
    <w:rsid w:val="004A1143"/>
    <w:rsid w:val="004B5C39"/>
    <w:rsid w:val="004B75D6"/>
    <w:rsid w:val="004C5C07"/>
    <w:rsid w:val="004D5BE1"/>
    <w:rsid w:val="004E7DF6"/>
    <w:rsid w:val="004F7C96"/>
    <w:rsid w:val="0050017F"/>
    <w:rsid w:val="005005AA"/>
    <w:rsid w:val="00531526"/>
    <w:rsid w:val="005418A0"/>
    <w:rsid w:val="00551B65"/>
    <w:rsid w:val="005545BD"/>
    <w:rsid w:val="005936D3"/>
    <w:rsid w:val="005A179C"/>
    <w:rsid w:val="005A336E"/>
    <w:rsid w:val="005A57C2"/>
    <w:rsid w:val="005C615C"/>
    <w:rsid w:val="005E1CC5"/>
    <w:rsid w:val="005F09C4"/>
    <w:rsid w:val="00601D1C"/>
    <w:rsid w:val="00605E9C"/>
    <w:rsid w:val="006162DF"/>
    <w:rsid w:val="0062675D"/>
    <w:rsid w:val="00652F19"/>
    <w:rsid w:val="0066542B"/>
    <w:rsid w:val="00674689"/>
    <w:rsid w:val="00683FFD"/>
    <w:rsid w:val="006960FD"/>
    <w:rsid w:val="006A3248"/>
    <w:rsid w:val="006C0135"/>
    <w:rsid w:val="006E1694"/>
    <w:rsid w:val="006F205B"/>
    <w:rsid w:val="006F6206"/>
    <w:rsid w:val="00716C39"/>
    <w:rsid w:val="00723DF4"/>
    <w:rsid w:val="00745C3B"/>
    <w:rsid w:val="0075386B"/>
    <w:rsid w:val="00753CDF"/>
    <w:rsid w:val="007579DA"/>
    <w:rsid w:val="007735D9"/>
    <w:rsid w:val="007774DD"/>
    <w:rsid w:val="00780FE3"/>
    <w:rsid w:val="00783736"/>
    <w:rsid w:val="007A10FB"/>
    <w:rsid w:val="007A79A3"/>
    <w:rsid w:val="007A7CDF"/>
    <w:rsid w:val="007E67B2"/>
    <w:rsid w:val="00800C32"/>
    <w:rsid w:val="00803D18"/>
    <w:rsid w:val="00830F82"/>
    <w:rsid w:val="008340F5"/>
    <w:rsid w:val="008464EE"/>
    <w:rsid w:val="0085059D"/>
    <w:rsid w:val="0086023D"/>
    <w:rsid w:val="008724DF"/>
    <w:rsid w:val="0089079E"/>
    <w:rsid w:val="008956C7"/>
    <w:rsid w:val="00895F80"/>
    <w:rsid w:val="008B670A"/>
    <w:rsid w:val="008B73C6"/>
    <w:rsid w:val="008C73BC"/>
    <w:rsid w:val="008E2D0B"/>
    <w:rsid w:val="00905B15"/>
    <w:rsid w:val="00921738"/>
    <w:rsid w:val="009313F9"/>
    <w:rsid w:val="0095139D"/>
    <w:rsid w:val="009522C9"/>
    <w:rsid w:val="009A10C9"/>
    <w:rsid w:val="009A3FDE"/>
    <w:rsid w:val="009A45D2"/>
    <w:rsid w:val="009B3C7A"/>
    <w:rsid w:val="009D3DFC"/>
    <w:rsid w:val="00A00135"/>
    <w:rsid w:val="00A03370"/>
    <w:rsid w:val="00A26FF5"/>
    <w:rsid w:val="00A65A84"/>
    <w:rsid w:val="00A662B3"/>
    <w:rsid w:val="00A73D40"/>
    <w:rsid w:val="00A779F7"/>
    <w:rsid w:val="00AD1CAB"/>
    <w:rsid w:val="00B03F17"/>
    <w:rsid w:val="00B148F5"/>
    <w:rsid w:val="00B155BE"/>
    <w:rsid w:val="00B83A4C"/>
    <w:rsid w:val="00B91515"/>
    <w:rsid w:val="00B95F5E"/>
    <w:rsid w:val="00BA533A"/>
    <w:rsid w:val="00BA6B6B"/>
    <w:rsid w:val="00BA6DB8"/>
    <w:rsid w:val="00BB1DEA"/>
    <w:rsid w:val="00BB3BFD"/>
    <w:rsid w:val="00BB792E"/>
    <w:rsid w:val="00BC25C4"/>
    <w:rsid w:val="00BC6ADD"/>
    <w:rsid w:val="00BF098F"/>
    <w:rsid w:val="00C3728D"/>
    <w:rsid w:val="00C60308"/>
    <w:rsid w:val="00C77016"/>
    <w:rsid w:val="00C953A3"/>
    <w:rsid w:val="00CA5990"/>
    <w:rsid w:val="00CF09DE"/>
    <w:rsid w:val="00CF721C"/>
    <w:rsid w:val="00D0485B"/>
    <w:rsid w:val="00D13DF2"/>
    <w:rsid w:val="00D6357B"/>
    <w:rsid w:val="00D93858"/>
    <w:rsid w:val="00D93EA8"/>
    <w:rsid w:val="00D95939"/>
    <w:rsid w:val="00D969EF"/>
    <w:rsid w:val="00D975A4"/>
    <w:rsid w:val="00DB6B82"/>
    <w:rsid w:val="00DC49C9"/>
    <w:rsid w:val="00DC4AAC"/>
    <w:rsid w:val="00E00A71"/>
    <w:rsid w:val="00E67013"/>
    <w:rsid w:val="00E76531"/>
    <w:rsid w:val="00EB0546"/>
    <w:rsid w:val="00EE243B"/>
    <w:rsid w:val="00EF2C30"/>
    <w:rsid w:val="00EF63B0"/>
    <w:rsid w:val="00F0528A"/>
    <w:rsid w:val="00F262C5"/>
    <w:rsid w:val="00F2763E"/>
    <w:rsid w:val="00F312E7"/>
    <w:rsid w:val="00F357A1"/>
    <w:rsid w:val="00F41EFB"/>
    <w:rsid w:val="00F6431A"/>
    <w:rsid w:val="00F668C4"/>
    <w:rsid w:val="00FA7CBE"/>
    <w:rsid w:val="00FB2DC7"/>
    <w:rsid w:val="00FD3F1C"/>
    <w:rsid w:val="00FE6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274</TotalTime>
  <Pages>7</Pages>
  <Words>9965</Words>
  <Characters>60391</Characters>
  <Application>Microsoft Office Word</Application>
  <DocSecurity>0</DocSecurity>
  <Lines>92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172</cp:revision>
  <dcterms:created xsi:type="dcterms:W3CDTF">2025-07-11T14:59:00Z</dcterms:created>
  <dcterms:modified xsi:type="dcterms:W3CDTF">2025-07-1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z8HOa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d760062-fcdb-4c63-9f59-8a845a44352d</vt:lpwstr>
  </property>
</Properties>
</file>